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9AC642" w14:textId="77777777" w:rsidR="00B404DD" w:rsidRDefault="00B404DD" w:rsidP="00B404DD">
      <w:pPr>
        <w:spacing w:line="276" w:lineRule="auto"/>
        <w:jc w:val="center"/>
      </w:pPr>
      <w:r>
        <w:rPr>
          <w:noProof/>
        </w:rPr>
        <w:drawing>
          <wp:inline distT="0" distB="0" distL="0" distR="0" wp14:anchorId="694CB0A8" wp14:editId="3E21FEAA">
            <wp:extent cx="2523417" cy="2932386"/>
            <wp:effectExtent l="0" t="0" r="0" b="1905"/>
            <wp:docPr id="2" name="image1.png"/>
            <wp:cNvGraphicFramePr/>
            <a:graphic xmlns:a="http://schemas.openxmlformats.org/drawingml/2006/main">
              <a:graphicData uri="http://schemas.openxmlformats.org/drawingml/2006/picture">
                <pic:pic xmlns:pic="http://schemas.openxmlformats.org/drawingml/2006/picture">
                  <pic:nvPicPr>
                    <pic:cNvPr id="2" name="image1.png"/>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2531627" cy="2941926"/>
                    </a:xfrm>
                    <a:prstGeom prst="rect">
                      <a:avLst/>
                    </a:prstGeom>
                    <a:ln/>
                  </pic:spPr>
                </pic:pic>
              </a:graphicData>
            </a:graphic>
          </wp:inline>
        </w:drawing>
      </w:r>
    </w:p>
    <w:p w14:paraId="26B49CD5" w14:textId="77777777" w:rsidR="00B404DD" w:rsidRDefault="00B404DD" w:rsidP="00B404DD">
      <w:pPr>
        <w:spacing w:line="276" w:lineRule="auto"/>
      </w:pPr>
    </w:p>
    <w:p w14:paraId="79F15C76" w14:textId="77777777" w:rsidR="00B404DD" w:rsidRDefault="00B404DD" w:rsidP="00B404DD">
      <w:pPr>
        <w:spacing w:line="276" w:lineRule="auto"/>
        <w:jc w:val="center"/>
        <w:rPr>
          <w:sz w:val="26"/>
          <w:szCs w:val="26"/>
        </w:rPr>
      </w:pPr>
      <w:r>
        <w:rPr>
          <w:sz w:val="26"/>
          <w:szCs w:val="26"/>
        </w:rPr>
        <w:t>INFORMATICS INSTITUTE OF TECHNOLOGY</w:t>
      </w:r>
    </w:p>
    <w:p w14:paraId="3B7506D7" w14:textId="77777777" w:rsidR="00B404DD" w:rsidRDefault="00B404DD" w:rsidP="00B404DD">
      <w:pPr>
        <w:spacing w:line="276" w:lineRule="auto"/>
        <w:jc w:val="center"/>
        <w:rPr>
          <w:sz w:val="26"/>
          <w:szCs w:val="26"/>
        </w:rPr>
      </w:pPr>
      <w:r>
        <w:rPr>
          <w:sz w:val="26"/>
          <w:szCs w:val="26"/>
        </w:rPr>
        <w:t>In Collaboration with</w:t>
      </w:r>
    </w:p>
    <w:p w14:paraId="13943635" w14:textId="77777777" w:rsidR="00B404DD" w:rsidRDefault="00B404DD" w:rsidP="00B404DD">
      <w:pPr>
        <w:spacing w:line="276" w:lineRule="auto"/>
        <w:jc w:val="center"/>
        <w:rPr>
          <w:sz w:val="26"/>
          <w:szCs w:val="26"/>
        </w:rPr>
      </w:pPr>
      <w:r>
        <w:rPr>
          <w:sz w:val="26"/>
          <w:szCs w:val="26"/>
        </w:rPr>
        <w:t>UNIVERSITY OF WESTMINSTER</w:t>
      </w:r>
    </w:p>
    <w:p w14:paraId="37F04966" w14:textId="77777777" w:rsidR="00B404DD" w:rsidRDefault="00B404DD" w:rsidP="00B404DD">
      <w:pPr>
        <w:spacing w:line="276" w:lineRule="auto"/>
        <w:jc w:val="center"/>
        <w:rPr>
          <w:sz w:val="26"/>
          <w:szCs w:val="26"/>
        </w:rPr>
      </w:pPr>
    </w:p>
    <w:p w14:paraId="183CA619" w14:textId="4237BE7C" w:rsidR="00B404DD" w:rsidRPr="00B659F4" w:rsidRDefault="002B553D" w:rsidP="00B404DD">
      <w:pPr>
        <w:jc w:val="center"/>
        <w:rPr>
          <w:rFonts w:eastAsia="Times New Roman" w:cs="Times New Roman"/>
          <w:b/>
          <w:bCs/>
          <w:color w:val="000000"/>
          <w:kern w:val="0"/>
          <w:sz w:val="28"/>
          <w:szCs w:val="24"/>
          <w:lang w:val="en-GB"/>
          <w14:ligatures w14:val="none"/>
        </w:rPr>
      </w:pPr>
      <w:bookmarkStart w:id="0" w:name="_Hlk144328989"/>
      <w:r>
        <w:rPr>
          <w:rFonts w:eastAsia="Times New Roman" w:cs="Times New Roman"/>
          <w:b/>
          <w:bCs/>
          <w:color w:val="000000"/>
          <w:kern w:val="0"/>
          <w:sz w:val="28"/>
          <w:szCs w:val="24"/>
          <w:lang w:val="en-GB"/>
          <w14:ligatures w14:val="none"/>
        </w:rPr>
        <w:t xml:space="preserve">6MARK017W: Digital Marketing, Social Media &amp; Web Analytics </w:t>
      </w:r>
    </w:p>
    <w:bookmarkEnd w:id="0"/>
    <w:p w14:paraId="37507674" w14:textId="77777777" w:rsidR="002B553D" w:rsidRDefault="002B553D" w:rsidP="00B404DD">
      <w:pPr>
        <w:spacing w:line="276" w:lineRule="auto"/>
        <w:jc w:val="center"/>
        <w:rPr>
          <w:b/>
          <w:sz w:val="32"/>
          <w:szCs w:val="32"/>
        </w:rPr>
      </w:pPr>
    </w:p>
    <w:p w14:paraId="0BA9834D" w14:textId="7A06C241" w:rsidR="00B404DD" w:rsidRPr="002B553D" w:rsidRDefault="002B553D" w:rsidP="00B404DD">
      <w:pPr>
        <w:spacing w:line="276" w:lineRule="auto"/>
        <w:jc w:val="center"/>
        <w:rPr>
          <w:b/>
          <w:sz w:val="26"/>
          <w:szCs w:val="26"/>
        </w:rPr>
      </w:pPr>
      <w:r w:rsidRPr="002B553D">
        <w:rPr>
          <w:b/>
          <w:sz w:val="26"/>
          <w:szCs w:val="26"/>
        </w:rPr>
        <w:t>Coursework 01</w:t>
      </w:r>
    </w:p>
    <w:p w14:paraId="011EE636" w14:textId="77777777" w:rsidR="00B404DD" w:rsidRPr="002B553D" w:rsidRDefault="00B404DD" w:rsidP="00B404DD">
      <w:pPr>
        <w:spacing w:line="276" w:lineRule="auto"/>
        <w:jc w:val="center"/>
        <w:rPr>
          <w:b/>
          <w:bCs/>
          <w:szCs w:val="26"/>
        </w:rPr>
      </w:pPr>
      <w:r w:rsidRPr="002B553D">
        <w:rPr>
          <w:b/>
          <w:bCs/>
          <w:szCs w:val="26"/>
        </w:rPr>
        <w:t xml:space="preserve">Ms. </w:t>
      </w:r>
      <w:proofErr w:type="spellStart"/>
      <w:r w:rsidRPr="002B553D">
        <w:rPr>
          <w:b/>
          <w:bCs/>
          <w:szCs w:val="26"/>
        </w:rPr>
        <w:t>Noorul</w:t>
      </w:r>
      <w:proofErr w:type="spellEnd"/>
      <w:r w:rsidRPr="002B553D">
        <w:rPr>
          <w:b/>
          <w:bCs/>
          <w:szCs w:val="26"/>
        </w:rPr>
        <w:t xml:space="preserve"> </w:t>
      </w:r>
      <w:proofErr w:type="spellStart"/>
      <w:r w:rsidRPr="002B553D">
        <w:rPr>
          <w:b/>
          <w:bCs/>
          <w:szCs w:val="26"/>
        </w:rPr>
        <w:t>Amaanie</w:t>
      </w:r>
      <w:proofErr w:type="spellEnd"/>
      <w:r w:rsidRPr="002B553D">
        <w:rPr>
          <w:b/>
          <w:bCs/>
          <w:szCs w:val="26"/>
        </w:rPr>
        <w:t xml:space="preserve"> </w:t>
      </w:r>
      <w:proofErr w:type="spellStart"/>
      <w:r w:rsidRPr="002B553D">
        <w:rPr>
          <w:b/>
          <w:bCs/>
          <w:szCs w:val="26"/>
        </w:rPr>
        <w:t>Yoosuf</w:t>
      </w:r>
      <w:proofErr w:type="spellEnd"/>
    </w:p>
    <w:p w14:paraId="197252CD" w14:textId="325BADD5" w:rsidR="00B404DD" w:rsidRDefault="00B404DD" w:rsidP="00B404DD">
      <w:pPr>
        <w:spacing w:line="276" w:lineRule="auto"/>
        <w:jc w:val="center"/>
        <w:rPr>
          <w:sz w:val="26"/>
          <w:szCs w:val="26"/>
        </w:rPr>
      </w:pPr>
    </w:p>
    <w:p w14:paraId="0228948E" w14:textId="77777777" w:rsidR="002B553D" w:rsidRDefault="002B553D" w:rsidP="00B404DD">
      <w:pPr>
        <w:spacing w:line="276" w:lineRule="auto"/>
        <w:jc w:val="center"/>
        <w:rPr>
          <w:sz w:val="26"/>
          <w:szCs w:val="26"/>
        </w:rPr>
      </w:pPr>
    </w:p>
    <w:p w14:paraId="49FAF673" w14:textId="58D154ED" w:rsidR="00B404DD" w:rsidRPr="002B553D" w:rsidRDefault="002B553D" w:rsidP="00B404DD">
      <w:pPr>
        <w:spacing w:line="276" w:lineRule="auto"/>
        <w:jc w:val="center"/>
        <w:rPr>
          <w:b/>
          <w:sz w:val="26"/>
          <w:szCs w:val="26"/>
        </w:rPr>
      </w:pPr>
      <w:r w:rsidRPr="002B553D">
        <w:rPr>
          <w:b/>
          <w:sz w:val="26"/>
          <w:szCs w:val="26"/>
        </w:rPr>
        <w:t>BSc (Hons) in Computer Science</w:t>
      </w:r>
    </w:p>
    <w:p w14:paraId="3BCD6827" w14:textId="76A8CCD6" w:rsidR="00B404DD" w:rsidRDefault="00B404DD" w:rsidP="00B404DD">
      <w:pPr>
        <w:spacing w:line="276" w:lineRule="auto"/>
        <w:jc w:val="center"/>
        <w:rPr>
          <w:sz w:val="26"/>
          <w:szCs w:val="26"/>
        </w:rPr>
      </w:pPr>
    </w:p>
    <w:p w14:paraId="76106F00" w14:textId="1463DFA3" w:rsidR="002B553D" w:rsidRPr="002B553D" w:rsidRDefault="002B553D" w:rsidP="00B404DD">
      <w:pPr>
        <w:spacing w:line="276" w:lineRule="auto"/>
        <w:jc w:val="center"/>
        <w:rPr>
          <w:sz w:val="22"/>
          <w:szCs w:val="26"/>
        </w:rPr>
      </w:pPr>
      <w:r w:rsidRPr="002B553D">
        <w:rPr>
          <w:sz w:val="22"/>
          <w:szCs w:val="26"/>
        </w:rPr>
        <w:t>School of Computing &amp; Engineering</w:t>
      </w:r>
    </w:p>
    <w:p w14:paraId="56872B7B" w14:textId="5BA996B3" w:rsidR="002B553D" w:rsidRPr="002B553D" w:rsidRDefault="002B553D" w:rsidP="00B404DD">
      <w:pPr>
        <w:spacing w:line="276" w:lineRule="auto"/>
        <w:jc w:val="center"/>
        <w:rPr>
          <w:sz w:val="22"/>
          <w:szCs w:val="26"/>
        </w:rPr>
      </w:pPr>
      <w:r w:rsidRPr="002B553D">
        <w:rPr>
          <w:sz w:val="22"/>
          <w:szCs w:val="26"/>
        </w:rPr>
        <w:t xml:space="preserve">College of Design, Creative &amp; Digital Industries </w:t>
      </w:r>
    </w:p>
    <w:p w14:paraId="14073AE7" w14:textId="2E634F60" w:rsidR="002B553D" w:rsidRPr="002B553D" w:rsidRDefault="002B553D" w:rsidP="00B404DD">
      <w:pPr>
        <w:spacing w:line="276" w:lineRule="auto"/>
        <w:jc w:val="center"/>
        <w:rPr>
          <w:sz w:val="22"/>
          <w:szCs w:val="26"/>
        </w:rPr>
      </w:pPr>
      <w:r w:rsidRPr="002B553D">
        <w:rPr>
          <w:sz w:val="22"/>
          <w:szCs w:val="26"/>
        </w:rPr>
        <w:t>University of Westminster</w:t>
      </w:r>
    </w:p>
    <w:p w14:paraId="714D1100" w14:textId="77777777" w:rsidR="002B553D" w:rsidRDefault="002B553D" w:rsidP="00B404DD">
      <w:pPr>
        <w:spacing w:line="276" w:lineRule="auto"/>
        <w:jc w:val="center"/>
        <w:rPr>
          <w:sz w:val="26"/>
          <w:szCs w:val="26"/>
        </w:rPr>
      </w:pPr>
    </w:p>
    <w:p w14:paraId="5B712A5D" w14:textId="6DCF4B0C" w:rsidR="00B404DD" w:rsidRPr="002B553D" w:rsidRDefault="002B553D" w:rsidP="002B553D">
      <w:pPr>
        <w:jc w:val="center"/>
        <w:rPr>
          <w:sz w:val="22"/>
        </w:rPr>
        <w:sectPr w:rsidR="00B404DD" w:rsidRPr="002B553D" w:rsidSect="000B0FED">
          <w:headerReference w:type="default" r:id="rId10"/>
          <w:footerReference w:type="first" r:id="rId11"/>
          <w:pgSz w:w="11906" w:h="16838" w:code="9"/>
          <w:pgMar w:top="1440" w:right="1440" w:bottom="1440" w:left="1440" w:header="720" w:footer="720" w:gutter="0"/>
          <w:cols w:space="720"/>
          <w:titlePg/>
          <w:docGrid w:linePitch="360"/>
        </w:sectPr>
      </w:pPr>
      <w:r w:rsidRPr="002B553D">
        <w:rPr>
          <w:szCs w:val="26"/>
        </w:rPr>
        <w:t>05.03.2024</w:t>
      </w:r>
    </w:p>
    <w:bookmarkStart w:id="1" w:name="_Toc159022627" w:displacedByCustomXml="next"/>
    <w:sdt>
      <w:sdtPr>
        <w:rPr>
          <w:rFonts w:eastAsiaTheme="minorHAnsi" w:cstheme="minorBidi"/>
          <w:b w:val="0"/>
          <w:kern w:val="2"/>
          <w:sz w:val="24"/>
          <w:szCs w:val="22"/>
          <w14:ligatures w14:val="standardContextual"/>
        </w:rPr>
        <w:id w:val="810687549"/>
        <w:docPartObj>
          <w:docPartGallery w:val="Table of Contents"/>
          <w:docPartUnique/>
        </w:docPartObj>
      </w:sdtPr>
      <w:sdtEndPr>
        <w:rPr>
          <w:bCs/>
          <w:noProof/>
        </w:rPr>
      </w:sdtEndPr>
      <w:sdtContent>
        <w:p w14:paraId="54AD5F8F" w14:textId="140AA3DA" w:rsidR="00B404DD" w:rsidRDefault="00074578" w:rsidP="00074578">
          <w:pPr>
            <w:pStyle w:val="Heading1"/>
            <w:spacing w:line="360" w:lineRule="auto"/>
            <w:jc w:val="both"/>
          </w:pPr>
          <w:r>
            <w:t>Table of Contents</w:t>
          </w:r>
          <w:bookmarkEnd w:id="1"/>
        </w:p>
        <w:p w14:paraId="53B71FA6" w14:textId="08E79CD3" w:rsidR="00D460EC" w:rsidRDefault="00B404DD">
          <w:pPr>
            <w:pStyle w:val="TOC1"/>
            <w:rPr>
              <w:rFonts w:asciiTheme="minorHAnsi" w:eastAsiaTheme="minorEastAsia" w:hAnsiTheme="minorHAnsi"/>
              <w:noProof/>
              <w:kern w:val="0"/>
              <w:sz w:val="22"/>
              <w14:ligatures w14:val="none"/>
            </w:rPr>
          </w:pPr>
          <w:r>
            <w:fldChar w:fldCharType="begin"/>
          </w:r>
          <w:r>
            <w:instrText xml:space="preserve"> TOC \o "1-3" \h \z \u </w:instrText>
          </w:r>
          <w:r>
            <w:fldChar w:fldCharType="separate"/>
          </w:r>
          <w:hyperlink w:anchor="_Toc159022627" w:history="1">
            <w:r w:rsidR="00D460EC" w:rsidRPr="00D3279F">
              <w:rPr>
                <w:rStyle w:val="Hyperlink"/>
                <w:noProof/>
              </w:rPr>
              <w:t>Table of Contents</w:t>
            </w:r>
            <w:r w:rsidR="00D460EC">
              <w:rPr>
                <w:noProof/>
                <w:webHidden/>
              </w:rPr>
              <w:tab/>
            </w:r>
            <w:r w:rsidR="00D460EC">
              <w:rPr>
                <w:noProof/>
                <w:webHidden/>
              </w:rPr>
              <w:fldChar w:fldCharType="begin"/>
            </w:r>
            <w:r w:rsidR="00D460EC">
              <w:rPr>
                <w:noProof/>
                <w:webHidden/>
              </w:rPr>
              <w:instrText xml:space="preserve"> PAGEREF _Toc159022627 \h </w:instrText>
            </w:r>
            <w:r w:rsidR="00D460EC">
              <w:rPr>
                <w:noProof/>
                <w:webHidden/>
              </w:rPr>
            </w:r>
            <w:r w:rsidR="00D460EC">
              <w:rPr>
                <w:noProof/>
                <w:webHidden/>
              </w:rPr>
              <w:fldChar w:fldCharType="separate"/>
            </w:r>
            <w:r w:rsidR="00D460EC">
              <w:rPr>
                <w:noProof/>
                <w:webHidden/>
              </w:rPr>
              <w:t>i</w:t>
            </w:r>
            <w:r w:rsidR="00D460EC">
              <w:rPr>
                <w:noProof/>
                <w:webHidden/>
              </w:rPr>
              <w:fldChar w:fldCharType="end"/>
            </w:r>
          </w:hyperlink>
        </w:p>
        <w:p w14:paraId="3345FDD2" w14:textId="0C5F8891" w:rsidR="00D460EC" w:rsidRDefault="008B3411">
          <w:pPr>
            <w:pStyle w:val="TOC1"/>
            <w:rPr>
              <w:rFonts w:asciiTheme="minorHAnsi" w:eastAsiaTheme="minorEastAsia" w:hAnsiTheme="minorHAnsi"/>
              <w:noProof/>
              <w:kern w:val="0"/>
              <w:sz w:val="22"/>
              <w14:ligatures w14:val="none"/>
            </w:rPr>
          </w:pPr>
          <w:hyperlink w:anchor="_Toc159022628" w:history="1">
            <w:r w:rsidR="00D460EC" w:rsidRPr="00D3279F">
              <w:rPr>
                <w:rStyle w:val="Hyperlink"/>
                <w:rFonts w:cs="Times New Roman"/>
                <w:noProof/>
              </w:rPr>
              <w:t>List of Tables</w:t>
            </w:r>
            <w:r w:rsidR="00D460EC">
              <w:rPr>
                <w:noProof/>
                <w:webHidden/>
              </w:rPr>
              <w:tab/>
            </w:r>
            <w:r w:rsidR="00D460EC">
              <w:rPr>
                <w:noProof/>
                <w:webHidden/>
              </w:rPr>
              <w:fldChar w:fldCharType="begin"/>
            </w:r>
            <w:r w:rsidR="00D460EC">
              <w:rPr>
                <w:noProof/>
                <w:webHidden/>
              </w:rPr>
              <w:instrText xml:space="preserve"> PAGEREF _Toc159022628 \h </w:instrText>
            </w:r>
            <w:r w:rsidR="00D460EC">
              <w:rPr>
                <w:noProof/>
                <w:webHidden/>
              </w:rPr>
            </w:r>
            <w:r w:rsidR="00D460EC">
              <w:rPr>
                <w:noProof/>
                <w:webHidden/>
              </w:rPr>
              <w:fldChar w:fldCharType="separate"/>
            </w:r>
            <w:r w:rsidR="00D460EC">
              <w:rPr>
                <w:noProof/>
                <w:webHidden/>
              </w:rPr>
              <w:t>ii</w:t>
            </w:r>
            <w:r w:rsidR="00D460EC">
              <w:rPr>
                <w:noProof/>
                <w:webHidden/>
              </w:rPr>
              <w:fldChar w:fldCharType="end"/>
            </w:r>
          </w:hyperlink>
        </w:p>
        <w:p w14:paraId="1F2724F4" w14:textId="77FA2975" w:rsidR="00D460EC" w:rsidRDefault="008B3411">
          <w:pPr>
            <w:pStyle w:val="TOC1"/>
            <w:rPr>
              <w:rFonts w:asciiTheme="minorHAnsi" w:eastAsiaTheme="minorEastAsia" w:hAnsiTheme="minorHAnsi"/>
              <w:noProof/>
              <w:kern w:val="0"/>
              <w:sz w:val="22"/>
              <w14:ligatures w14:val="none"/>
            </w:rPr>
          </w:pPr>
          <w:hyperlink w:anchor="_Toc159022629" w:history="1">
            <w:r w:rsidR="00D460EC" w:rsidRPr="00D3279F">
              <w:rPr>
                <w:rStyle w:val="Hyperlink"/>
                <w:noProof/>
              </w:rPr>
              <w:t>List of Figures</w:t>
            </w:r>
            <w:r w:rsidR="00D460EC">
              <w:rPr>
                <w:noProof/>
                <w:webHidden/>
              </w:rPr>
              <w:tab/>
            </w:r>
            <w:r w:rsidR="00D460EC">
              <w:rPr>
                <w:noProof/>
                <w:webHidden/>
              </w:rPr>
              <w:fldChar w:fldCharType="begin"/>
            </w:r>
            <w:r w:rsidR="00D460EC">
              <w:rPr>
                <w:noProof/>
                <w:webHidden/>
              </w:rPr>
              <w:instrText xml:space="preserve"> PAGEREF _Toc159022629 \h </w:instrText>
            </w:r>
            <w:r w:rsidR="00D460EC">
              <w:rPr>
                <w:noProof/>
                <w:webHidden/>
              </w:rPr>
            </w:r>
            <w:r w:rsidR="00D460EC">
              <w:rPr>
                <w:noProof/>
                <w:webHidden/>
              </w:rPr>
              <w:fldChar w:fldCharType="separate"/>
            </w:r>
            <w:r w:rsidR="00D460EC">
              <w:rPr>
                <w:noProof/>
                <w:webHidden/>
              </w:rPr>
              <w:t>ii</w:t>
            </w:r>
            <w:r w:rsidR="00D460EC">
              <w:rPr>
                <w:noProof/>
                <w:webHidden/>
              </w:rPr>
              <w:fldChar w:fldCharType="end"/>
            </w:r>
          </w:hyperlink>
        </w:p>
        <w:p w14:paraId="3BC158F1" w14:textId="01AF46F8" w:rsidR="00D460EC" w:rsidRDefault="008B3411">
          <w:pPr>
            <w:pStyle w:val="TOC1"/>
            <w:rPr>
              <w:rFonts w:asciiTheme="minorHAnsi" w:eastAsiaTheme="minorEastAsia" w:hAnsiTheme="minorHAnsi"/>
              <w:noProof/>
              <w:kern w:val="0"/>
              <w:sz w:val="22"/>
              <w14:ligatures w14:val="none"/>
            </w:rPr>
          </w:pPr>
          <w:hyperlink w:anchor="_Toc159022630" w:history="1">
            <w:r w:rsidR="00D460EC" w:rsidRPr="00D3279F">
              <w:rPr>
                <w:rStyle w:val="Hyperlink"/>
                <w:rFonts w:cs="Times New Roman"/>
                <w:noProof/>
              </w:rPr>
              <w:t>List of Abbreviations</w:t>
            </w:r>
            <w:r w:rsidR="00D460EC">
              <w:rPr>
                <w:noProof/>
                <w:webHidden/>
              </w:rPr>
              <w:tab/>
            </w:r>
            <w:r w:rsidR="00D460EC">
              <w:rPr>
                <w:noProof/>
                <w:webHidden/>
              </w:rPr>
              <w:fldChar w:fldCharType="begin"/>
            </w:r>
            <w:r w:rsidR="00D460EC">
              <w:rPr>
                <w:noProof/>
                <w:webHidden/>
              </w:rPr>
              <w:instrText xml:space="preserve"> PAGEREF _Toc159022630 \h </w:instrText>
            </w:r>
            <w:r w:rsidR="00D460EC">
              <w:rPr>
                <w:noProof/>
                <w:webHidden/>
              </w:rPr>
            </w:r>
            <w:r w:rsidR="00D460EC">
              <w:rPr>
                <w:noProof/>
                <w:webHidden/>
              </w:rPr>
              <w:fldChar w:fldCharType="separate"/>
            </w:r>
            <w:r w:rsidR="00D460EC">
              <w:rPr>
                <w:noProof/>
                <w:webHidden/>
              </w:rPr>
              <w:t>ii</w:t>
            </w:r>
            <w:r w:rsidR="00D460EC">
              <w:rPr>
                <w:noProof/>
                <w:webHidden/>
              </w:rPr>
              <w:fldChar w:fldCharType="end"/>
            </w:r>
          </w:hyperlink>
        </w:p>
        <w:p w14:paraId="037DE727" w14:textId="36B000DE" w:rsidR="00D460EC" w:rsidRDefault="008B3411">
          <w:pPr>
            <w:pStyle w:val="TOC1"/>
            <w:rPr>
              <w:rFonts w:asciiTheme="minorHAnsi" w:eastAsiaTheme="minorEastAsia" w:hAnsiTheme="minorHAnsi"/>
              <w:noProof/>
              <w:kern w:val="0"/>
              <w:sz w:val="22"/>
              <w14:ligatures w14:val="none"/>
            </w:rPr>
          </w:pPr>
          <w:hyperlink w:anchor="_Toc159022631" w:history="1">
            <w:r w:rsidR="00D460EC" w:rsidRPr="00D3279F">
              <w:rPr>
                <w:rStyle w:val="Hyperlink"/>
                <w:rFonts w:cs="Times New Roman"/>
                <w:noProof/>
              </w:rPr>
              <w:t>Question 01 – Digital Marketing Models</w:t>
            </w:r>
            <w:r w:rsidR="00D460EC">
              <w:rPr>
                <w:noProof/>
                <w:webHidden/>
              </w:rPr>
              <w:tab/>
            </w:r>
            <w:r w:rsidR="00D460EC">
              <w:rPr>
                <w:noProof/>
                <w:webHidden/>
              </w:rPr>
              <w:fldChar w:fldCharType="begin"/>
            </w:r>
            <w:r w:rsidR="00D460EC">
              <w:rPr>
                <w:noProof/>
                <w:webHidden/>
              </w:rPr>
              <w:instrText xml:space="preserve"> PAGEREF _Toc159022631 \h </w:instrText>
            </w:r>
            <w:r w:rsidR="00D460EC">
              <w:rPr>
                <w:noProof/>
                <w:webHidden/>
              </w:rPr>
            </w:r>
            <w:r w:rsidR="00D460EC">
              <w:rPr>
                <w:noProof/>
                <w:webHidden/>
              </w:rPr>
              <w:fldChar w:fldCharType="separate"/>
            </w:r>
            <w:r w:rsidR="00D460EC">
              <w:rPr>
                <w:noProof/>
                <w:webHidden/>
              </w:rPr>
              <w:t>1</w:t>
            </w:r>
            <w:r w:rsidR="00D460EC">
              <w:rPr>
                <w:noProof/>
                <w:webHidden/>
              </w:rPr>
              <w:fldChar w:fldCharType="end"/>
            </w:r>
          </w:hyperlink>
        </w:p>
        <w:p w14:paraId="10196F3B" w14:textId="713E8A74" w:rsidR="00D460EC" w:rsidRDefault="008B3411">
          <w:pPr>
            <w:pStyle w:val="TOC1"/>
            <w:rPr>
              <w:rFonts w:asciiTheme="minorHAnsi" w:eastAsiaTheme="minorEastAsia" w:hAnsiTheme="minorHAnsi"/>
              <w:noProof/>
              <w:kern w:val="0"/>
              <w:sz w:val="22"/>
              <w14:ligatures w14:val="none"/>
            </w:rPr>
          </w:pPr>
          <w:hyperlink w:anchor="_Toc159022632" w:history="1">
            <w:r w:rsidR="00D460EC" w:rsidRPr="00D3279F">
              <w:rPr>
                <w:rStyle w:val="Hyperlink"/>
                <w:rFonts w:cs="Times New Roman"/>
                <w:noProof/>
              </w:rPr>
              <w:t>Question 02 – Search Engine Optimization</w:t>
            </w:r>
            <w:r w:rsidR="00D460EC">
              <w:rPr>
                <w:noProof/>
                <w:webHidden/>
              </w:rPr>
              <w:tab/>
            </w:r>
            <w:r w:rsidR="00D460EC">
              <w:rPr>
                <w:noProof/>
                <w:webHidden/>
              </w:rPr>
              <w:fldChar w:fldCharType="begin"/>
            </w:r>
            <w:r w:rsidR="00D460EC">
              <w:rPr>
                <w:noProof/>
                <w:webHidden/>
              </w:rPr>
              <w:instrText xml:space="preserve"> PAGEREF _Toc159022632 \h </w:instrText>
            </w:r>
            <w:r w:rsidR="00D460EC">
              <w:rPr>
                <w:noProof/>
                <w:webHidden/>
              </w:rPr>
            </w:r>
            <w:r w:rsidR="00D460EC">
              <w:rPr>
                <w:noProof/>
                <w:webHidden/>
              </w:rPr>
              <w:fldChar w:fldCharType="separate"/>
            </w:r>
            <w:r w:rsidR="00D460EC">
              <w:rPr>
                <w:noProof/>
                <w:webHidden/>
              </w:rPr>
              <w:t>4</w:t>
            </w:r>
            <w:r w:rsidR="00D460EC">
              <w:rPr>
                <w:noProof/>
                <w:webHidden/>
              </w:rPr>
              <w:fldChar w:fldCharType="end"/>
            </w:r>
          </w:hyperlink>
        </w:p>
        <w:p w14:paraId="3ACCD66B" w14:textId="59FA95DF" w:rsidR="00D460EC" w:rsidRDefault="008B3411">
          <w:pPr>
            <w:pStyle w:val="TOC1"/>
            <w:rPr>
              <w:rFonts w:asciiTheme="minorHAnsi" w:eastAsiaTheme="minorEastAsia" w:hAnsiTheme="minorHAnsi"/>
              <w:noProof/>
              <w:kern w:val="0"/>
              <w:sz w:val="22"/>
              <w14:ligatures w14:val="none"/>
            </w:rPr>
          </w:pPr>
          <w:hyperlink w:anchor="_Toc159022633" w:history="1">
            <w:r w:rsidR="00D460EC" w:rsidRPr="00D3279F">
              <w:rPr>
                <w:rStyle w:val="Hyperlink"/>
                <w:rFonts w:cs="Times New Roman"/>
                <w:noProof/>
              </w:rPr>
              <w:t>Question 03 – Social Media &amp; Traditional Marketing Methods</w:t>
            </w:r>
            <w:r w:rsidR="00D460EC">
              <w:rPr>
                <w:noProof/>
                <w:webHidden/>
              </w:rPr>
              <w:tab/>
            </w:r>
            <w:r w:rsidR="00D460EC">
              <w:rPr>
                <w:noProof/>
                <w:webHidden/>
              </w:rPr>
              <w:fldChar w:fldCharType="begin"/>
            </w:r>
            <w:r w:rsidR="00D460EC">
              <w:rPr>
                <w:noProof/>
                <w:webHidden/>
              </w:rPr>
              <w:instrText xml:space="preserve"> PAGEREF _Toc159022633 \h </w:instrText>
            </w:r>
            <w:r w:rsidR="00D460EC">
              <w:rPr>
                <w:noProof/>
                <w:webHidden/>
              </w:rPr>
            </w:r>
            <w:r w:rsidR="00D460EC">
              <w:rPr>
                <w:noProof/>
                <w:webHidden/>
              </w:rPr>
              <w:fldChar w:fldCharType="separate"/>
            </w:r>
            <w:r w:rsidR="00D460EC">
              <w:rPr>
                <w:noProof/>
                <w:webHidden/>
              </w:rPr>
              <w:t>5</w:t>
            </w:r>
            <w:r w:rsidR="00D460EC">
              <w:rPr>
                <w:noProof/>
                <w:webHidden/>
              </w:rPr>
              <w:fldChar w:fldCharType="end"/>
            </w:r>
          </w:hyperlink>
        </w:p>
        <w:p w14:paraId="5F4A923F" w14:textId="1A366A2E" w:rsidR="00D460EC" w:rsidRDefault="008B3411">
          <w:pPr>
            <w:pStyle w:val="TOC1"/>
            <w:rPr>
              <w:rFonts w:asciiTheme="minorHAnsi" w:eastAsiaTheme="minorEastAsia" w:hAnsiTheme="minorHAnsi"/>
              <w:noProof/>
              <w:kern w:val="0"/>
              <w:sz w:val="22"/>
              <w14:ligatures w14:val="none"/>
            </w:rPr>
          </w:pPr>
          <w:hyperlink w:anchor="_Toc159022634" w:history="1">
            <w:r w:rsidR="00D460EC" w:rsidRPr="00D3279F">
              <w:rPr>
                <w:rStyle w:val="Hyperlink"/>
                <w:rFonts w:cs="Times New Roman"/>
                <w:noProof/>
              </w:rPr>
              <w:t>References</w:t>
            </w:r>
            <w:r w:rsidR="00D460EC">
              <w:rPr>
                <w:noProof/>
                <w:webHidden/>
              </w:rPr>
              <w:tab/>
            </w:r>
            <w:r w:rsidR="00D460EC">
              <w:rPr>
                <w:noProof/>
                <w:webHidden/>
              </w:rPr>
              <w:fldChar w:fldCharType="begin"/>
            </w:r>
            <w:r w:rsidR="00D460EC">
              <w:rPr>
                <w:noProof/>
                <w:webHidden/>
              </w:rPr>
              <w:instrText xml:space="preserve"> PAGEREF _Toc159022634 \h </w:instrText>
            </w:r>
            <w:r w:rsidR="00D460EC">
              <w:rPr>
                <w:noProof/>
                <w:webHidden/>
              </w:rPr>
            </w:r>
            <w:r w:rsidR="00D460EC">
              <w:rPr>
                <w:noProof/>
                <w:webHidden/>
              </w:rPr>
              <w:fldChar w:fldCharType="separate"/>
            </w:r>
            <w:r w:rsidR="00D460EC">
              <w:rPr>
                <w:noProof/>
                <w:webHidden/>
              </w:rPr>
              <w:t>I</w:t>
            </w:r>
            <w:r w:rsidR="00D460EC">
              <w:rPr>
                <w:noProof/>
                <w:webHidden/>
              </w:rPr>
              <w:fldChar w:fldCharType="end"/>
            </w:r>
          </w:hyperlink>
        </w:p>
        <w:p w14:paraId="4AD970C0" w14:textId="025BC050" w:rsidR="00D460EC" w:rsidRDefault="008B3411">
          <w:pPr>
            <w:pStyle w:val="TOC1"/>
            <w:rPr>
              <w:rFonts w:asciiTheme="minorHAnsi" w:eastAsiaTheme="minorEastAsia" w:hAnsiTheme="minorHAnsi"/>
              <w:noProof/>
              <w:kern w:val="0"/>
              <w:sz w:val="22"/>
              <w14:ligatures w14:val="none"/>
            </w:rPr>
          </w:pPr>
          <w:hyperlink w:anchor="_Toc159022635" w:history="1">
            <w:r w:rsidR="00D460EC" w:rsidRPr="00D3279F">
              <w:rPr>
                <w:rStyle w:val="Hyperlink"/>
                <w:rFonts w:cs="Times New Roman"/>
                <w:noProof/>
              </w:rPr>
              <w:t>Appendix</w:t>
            </w:r>
            <w:r w:rsidR="00D460EC">
              <w:rPr>
                <w:noProof/>
                <w:webHidden/>
              </w:rPr>
              <w:tab/>
            </w:r>
            <w:r w:rsidR="00D460EC">
              <w:rPr>
                <w:noProof/>
                <w:webHidden/>
              </w:rPr>
              <w:fldChar w:fldCharType="begin"/>
            </w:r>
            <w:r w:rsidR="00D460EC">
              <w:rPr>
                <w:noProof/>
                <w:webHidden/>
              </w:rPr>
              <w:instrText xml:space="preserve"> PAGEREF _Toc159022635 \h </w:instrText>
            </w:r>
            <w:r w:rsidR="00D460EC">
              <w:rPr>
                <w:noProof/>
                <w:webHidden/>
              </w:rPr>
            </w:r>
            <w:r w:rsidR="00D460EC">
              <w:rPr>
                <w:noProof/>
                <w:webHidden/>
              </w:rPr>
              <w:fldChar w:fldCharType="separate"/>
            </w:r>
            <w:r w:rsidR="00D460EC">
              <w:rPr>
                <w:noProof/>
                <w:webHidden/>
              </w:rPr>
              <w:t>i</w:t>
            </w:r>
            <w:r w:rsidR="00D460EC">
              <w:rPr>
                <w:noProof/>
                <w:webHidden/>
              </w:rPr>
              <w:fldChar w:fldCharType="end"/>
            </w:r>
          </w:hyperlink>
        </w:p>
        <w:p w14:paraId="1A37E6BD" w14:textId="667C9042" w:rsidR="00B404DD" w:rsidRDefault="00B404DD">
          <w:r>
            <w:rPr>
              <w:b/>
              <w:bCs/>
              <w:noProof/>
            </w:rPr>
            <w:fldChar w:fldCharType="end"/>
          </w:r>
        </w:p>
      </w:sdtContent>
    </w:sdt>
    <w:p w14:paraId="0F64F504" w14:textId="77777777" w:rsidR="00B404DD" w:rsidRDefault="00B404DD" w:rsidP="008E5E9A">
      <w:pPr>
        <w:pStyle w:val="Heading1"/>
        <w:spacing w:line="360" w:lineRule="auto"/>
        <w:rPr>
          <w:rFonts w:cs="Times New Roman"/>
          <w:szCs w:val="24"/>
        </w:rPr>
      </w:pPr>
      <w:r>
        <w:rPr>
          <w:rFonts w:cs="Times New Roman"/>
          <w:szCs w:val="24"/>
        </w:rPr>
        <w:br w:type="page"/>
      </w:r>
    </w:p>
    <w:p w14:paraId="2968E916" w14:textId="77463003" w:rsidR="004B15DA" w:rsidRPr="00B55187" w:rsidRDefault="00074578" w:rsidP="00C7412A">
      <w:pPr>
        <w:pStyle w:val="Heading1"/>
        <w:spacing w:line="360" w:lineRule="auto"/>
        <w:jc w:val="both"/>
        <w:rPr>
          <w:rFonts w:cs="Times New Roman"/>
          <w:szCs w:val="24"/>
        </w:rPr>
      </w:pPr>
      <w:bookmarkStart w:id="2" w:name="_Toc159022628"/>
      <w:r w:rsidRPr="00B55187">
        <w:rPr>
          <w:rFonts w:cs="Times New Roman"/>
          <w:szCs w:val="24"/>
        </w:rPr>
        <w:lastRenderedPageBreak/>
        <w:t xml:space="preserve">List of </w:t>
      </w:r>
      <w:r>
        <w:rPr>
          <w:rFonts w:cs="Times New Roman"/>
          <w:szCs w:val="24"/>
        </w:rPr>
        <w:t>Tables</w:t>
      </w:r>
      <w:bookmarkEnd w:id="2"/>
    </w:p>
    <w:p w14:paraId="116F0502" w14:textId="6D1A4601" w:rsidR="007249D7" w:rsidRDefault="00074578" w:rsidP="00C7412A">
      <w:pPr>
        <w:pStyle w:val="Heading1"/>
        <w:spacing w:line="360" w:lineRule="auto"/>
      </w:pPr>
      <w:bookmarkStart w:id="3" w:name="_Toc159022629"/>
      <w:r>
        <w:t>List of Figures</w:t>
      </w:r>
      <w:bookmarkEnd w:id="3"/>
    </w:p>
    <w:p w14:paraId="27ECFBC2" w14:textId="09D9DEE4" w:rsidR="003736CE" w:rsidRDefault="003736CE">
      <w:pPr>
        <w:pStyle w:val="TableofFigures"/>
        <w:tabs>
          <w:tab w:val="right" w:leader="dot" w:pos="9016"/>
        </w:tabs>
        <w:rPr>
          <w:rFonts w:asciiTheme="minorHAnsi" w:eastAsiaTheme="minorEastAsia" w:hAnsiTheme="minorHAnsi"/>
          <w:noProof/>
          <w:kern w:val="0"/>
          <w:sz w:val="22"/>
          <w14:ligatures w14:val="none"/>
        </w:rPr>
      </w:pPr>
      <w:r>
        <w:rPr>
          <w:rFonts w:cs="Times New Roman"/>
          <w:szCs w:val="24"/>
        </w:rPr>
        <w:fldChar w:fldCharType="begin"/>
      </w:r>
      <w:r>
        <w:rPr>
          <w:rFonts w:cs="Times New Roman"/>
          <w:szCs w:val="24"/>
        </w:rPr>
        <w:instrText xml:space="preserve"> TOC \h \z \c "Figure" </w:instrText>
      </w:r>
      <w:r>
        <w:rPr>
          <w:rFonts w:cs="Times New Roman"/>
          <w:szCs w:val="24"/>
        </w:rPr>
        <w:fldChar w:fldCharType="separate"/>
      </w:r>
      <w:hyperlink w:anchor="_Toc159023428" w:history="1">
        <w:r w:rsidRPr="0025059C">
          <w:rPr>
            <w:rStyle w:val="Hyperlink"/>
            <w:noProof/>
          </w:rPr>
          <w:t>Figure 1 : Digital Marketing Funnel (Self-composed)</w:t>
        </w:r>
        <w:r>
          <w:rPr>
            <w:noProof/>
            <w:webHidden/>
          </w:rPr>
          <w:tab/>
        </w:r>
        <w:r>
          <w:rPr>
            <w:noProof/>
            <w:webHidden/>
          </w:rPr>
          <w:fldChar w:fldCharType="begin"/>
        </w:r>
        <w:r>
          <w:rPr>
            <w:noProof/>
            <w:webHidden/>
          </w:rPr>
          <w:instrText xml:space="preserve"> PAGEREF _Toc159023428 \h </w:instrText>
        </w:r>
        <w:r>
          <w:rPr>
            <w:noProof/>
            <w:webHidden/>
          </w:rPr>
        </w:r>
        <w:r>
          <w:rPr>
            <w:noProof/>
            <w:webHidden/>
          </w:rPr>
          <w:fldChar w:fldCharType="separate"/>
        </w:r>
        <w:r>
          <w:rPr>
            <w:noProof/>
            <w:webHidden/>
          </w:rPr>
          <w:t>1</w:t>
        </w:r>
        <w:r>
          <w:rPr>
            <w:noProof/>
            <w:webHidden/>
          </w:rPr>
          <w:fldChar w:fldCharType="end"/>
        </w:r>
      </w:hyperlink>
    </w:p>
    <w:p w14:paraId="2180E626" w14:textId="2B22BBE8" w:rsidR="00CD2FD7" w:rsidRPr="00B55187" w:rsidRDefault="003736CE" w:rsidP="00C7412A">
      <w:pPr>
        <w:spacing w:line="360" w:lineRule="auto"/>
        <w:jc w:val="both"/>
        <w:rPr>
          <w:rFonts w:cs="Times New Roman"/>
          <w:szCs w:val="24"/>
        </w:rPr>
      </w:pPr>
      <w:r>
        <w:rPr>
          <w:rFonts w:cs="Times New Roman"/>
          <w:szCs w:val="24"/>
        </w:rPr>
        <w:fldChar w:fldCharType="end"/>
      </w:r>
    </w:p>
    <w:p w14:paraId="67E9205C" w14:textId="2AFCF900" w:rsidR="00B15336" w:rsidRPr="00B55187" w:rsidRDefault="00074578" w:rsidP="00C7412A">
      <w:pPr>
        <w:pStyle w:val="Heading1"/>
        <w:spacing w:line="360" w:lineRule="auto"/>
        <w:jc w:val="both"/>
        <w:rPr>
          <w:rFonts w:cs="Times New Roman"/>
          <w:szCs w:val="24"/>
        </w:rPr>
      </w:pPr>
      <w:bookmarkStart w:id="4" w:name="_Toc159022630"/>
      <w:r w:rsidRPr="004C7BE9">
        <w:rPr>
          <w:rFonts w:cs="Times New Roman"/>
          <w:szCs w:val="24"/>
        </w:rPr>
        <w:t>List of Abbreviations</w:t>
      </w:r>
      <w:bookmarkEnd w:id="4"/>
    </w:p>
    <w:tbl>
      <w:tblPr>
        <w:tblStyle w:val="TableGrid"/>
        <w:tblW w:w="0" w:type="auto"/>
        <w:tblLook w:val="04A0" w:firstRow="1" w:lastRow="0" w:firstColumn="1" w:lastColumn="0" w:noHBand="0" w:noVBand="1"/>
      </w:tblPr>
      <w:tblGrid>
        <w:gridCol w:w="3063"/>
        <w:gridCol w:w="5953"/>
      </w:tblGrid>
      <w:tr w:rsidR="00496996" w:rsidRPr="00B55187" w14:paraId="43862E1A" w14:textId="77777777" w:rsidTr="007A5395">
        <w:tc>
          <w:tcPr>
            <w:tcW w:w="3063" w:type="dxa"/>
          </w:tcPr>
          <w:p w14:paraId="0233F824" w14:textId="2A8741B3" w:rsidR="00496996" w:rsidRPr="00B55187" w:rsidRDefault="00496996" w:rsidP="00C7412A">
            <w:pPr>
              <w:spacing w:line="360" w:lineRule="auto"/>
              <w:jc w:val="both"/>
              <w:rPr>
                <w:rFonts w:cs="Times New Roman"/>
                <w:b/>
                <w:szCs w:val="24"/>
              </w:rPr>
            </w:pPr>
            <w:r w:rsidRPr="00B55187">
              <w:rPr>
                <w:rFonts w:cs="Times New Roman"/>
                <w:b/>
                <w:szCs w:val="24"/>
              </w:rPr>
              <w:t>Abbreviation</w:t>
            </w:r>
          </w:p>
        </w:tc>
        <w:tc>
          <w:tcPr>
            <w:tcW w:w="5953" w:type="dxa"/>
          </w:tcPr>
          <w:p w14:paraId="1EC3404B" w14:textId="21F03197" w:rsidR="00496996" w:rsidRPr="00B55187" w:rsidRDefault="00496996" w:rsidP="00C7412A">
            <w:pPr>
              <w:spacing w:line="360" w:lineRule="auto"/>
              <w:jc w:val="both"/>
              <w:rPr>
                <w:rFonts w:cs="Times New Roman"/>
                <w:b/>
                <w:szCs w:val="24"/>
              </w:rPr>
            </w:pPr>
            <w:r w:rsidRPr="00B55187">
              <w:rPr>
                <w:rFonts w:cs="Times New Roman"/>
                <w:b/>
                <w:szCs w:val="24"/>
              </w:rPr>
              <w:t>Acronym</w:t>
            </w:r>
          </w:p>
        </w:tc>
      </w:tr>
      <w:tr w:rsidR="002B553D" w:rsidRPr="00B55187" w14:paraId="3A8D7EE6" w14:textId="77777777" w:rsidTr="007A5395">
        <w:tc>
          <w:tcPr>
            <w:tcW w:w="3063" w:type="dxa"/>
          </w:tcPr>
          <w:p w14:paraId="7895572E" w14:textId="6A77F552" w:rsidR="002B553D" w:rsidRPr="00B55187" w:rsidRDefault="002B553D" w:rsidP="00C7412A">
            <w:pPr>
              <w:spacing w:line="360" w:lineRule="auto"/>
              <w:jc w:val="both"/>
              <w:rPr>
                <w:rFonts w:cs="Times New Roman"/>
                <w:szCs w:val="24"/>
              </w:rPr>
            </w:pPr>
          </w:p>
        </w:tc>
        <w:tc>
          <w:tcPr>
            <w:tcW w:w="5953" w:type="dxa"/>
          </w:tcPr>
          <w:p w14:paraId="143E714E" w14:textId="7778A5A7" w:rsidR="002B553D" w:rsidRPr="00B55187" w:rsidRDefault="002B553D" w:rsidP="00C7412A">
            <w:pPr>
              <w:spacing w:line="360" w:lineRule="auto"/>
              <w:jc w:val="both"/>
              <w:rPr>
                <w:rFonts w:cs="Times New Roman"/>
                <w:szCs w:val="24"/>
              </w:rPr>
            </w:pPr>
          </w:p>
        </w:tc>
      </w:tr>
      <w:tr w:rsidR="002B553D" w:rsidRPr="00B55187" w14:paraId="7D7D61CA" w14:textId="77777777" w:rsidTr="007A5395">
        <w:tc>
          <w:tcPr>
            <w:tcW w:w="3063" w:type="dxa"/>
          </w:tcPr>
          <w:p w14:paraId="352C7E45" w14:textId="250F9D8E" w:rsidR="002B553D" w:rsidRPr="00B55187" w:rsidRDefault="002B553D" w:rsidP="00C7412A">
            <w:pPr>
              <w:spacing w:line="360" w:lineRule="auto"/>
              <w:jc w:val="both"/>
              <w:rPr>
                <w:rFonts w:cs="Times New Roman"/>
                <w:szCs w:val="24"/>
              </w:rPr>
            </w:pPr>
          </w:p>
        </w:tc>
        <w:tc>
          <w:tcPr>
            <w:tcW w:w="5953" w:type="dxa"/>
          </w:tcPr>
          <w:p w14:paraId="06F4EEE4" w14:textId="170B3C29" w:rsidR="002B553D" w:rsidRPr="00B55187" w:rsidRDefault="002B553D" w:rsidP="00C7412A">
            <w:pPr>
              <w:spacing w:line="360" w:lineRule="auto"/>
              <w:jc w:val="both"/>
              <w:rPr>
                <w:rFonts w:cs="Times New Roman"/>
                <w:szCs w:val="24"/>
              </w:rPr>
            </w:pPr>
          </w:p>
        </w:tc>
      </w:tr>
      <w:tr w:rsidR="002B553D" w:rsidRPr="00B55187" w14:paraId="066D1130" w14:textId="77777777" w:rsidTr="007A5395">
        <w:tc>
          <w:tcPr>
            <w:tcW w:w="3063" w:type="dxa"/>
          </w:tcPr>
          <w:p w14:paraId="16A34112" w14:textId="46501A6A" w:rsidR="002B553D" w:rsidRPr="00B55187" w:rsidRDefault="002B553D" w:rsidP="00C7412A">
            <w:pPr>
              <w:spacing w:line="360" w:lineRule="auto"/>
              <w:jc w:val="both"/>
              <w:rPr>
                <w:rFonts w:cs="Times New Roman"/>
                <w:szCs w:val="24"/>
              </w:rPr>
            </w:pPr>
          </w:p>
        </w:tc>
        <w:tc>
          <w:tcPr>
            <w:tcW w:w="5953" w:type="dxa"/>
          </w:tcPr>
          <w:p w14:paraId="10040CD5" w14:textId="631C0DF3" w:rsidR="002B553D" w:rsidRPr="00B55187" w:rsidRDefault="002B553D" w:rsidP="00C7412A">
            <w:pPr>
              <w:spacing w:line="360" w:lineRule="auto"/>
              <w:jc w:val="both"/>
              <w:rPr>
                <w:rFonts w:cs="Times New Roman"/>
                <w:szCs w:val="24"/>
              </w:rPr>
            </w:pPr>
          </w:p>
        </w:tc>
      </w:tr>
      <w:tr w:rsidR="002B553D" w:rsidRPr="00B55187" w14:paraId="10F7A769" w14:textId="77777777" w:rsidTr="007A5395">
        <w:tc>
          <w:tcPr>
            <w:tcW w:w="3063" w:type="dxa"/>
          </w:tcPr>
          <w:p w14:paraId="7A406F94" w14:textId="756F2AAD" w:rsidR="002B553D" w:rsidRPr="00B55187" w:rsidRDefault="002B553D" w:rsidP="00C7412A">
            <w:pPr>
              <w:spacing w:line="360" w:lineRule="auto"/>
              <w:jc w:val="both"/>
              <w:rPr>
                <w:rFonts w:cs="Times New Roman"/>
                <w:szCs w:val="24"/>
              </w:rPr>
            </w:pPr>
          </w:p>
        </w:tc>
        <w:tc>
          <w:tcPr>
            <w:tcW w:w="5953" w:type="dxa"/>
          </w:tcPr>
          <w:p w14:paraId="15058CCF" w14:textId="0A122702" w:rsidR="002B553D" w:rsidRPr="00B55187" w:rsidRDefault="002B553D" w:rsidP="00C7412A">
            <w:pPr>
              <w:spacing w:line="360" w:lineRule="auto"/>
              <w:jc w:val="both"/>
              <w:rPr>
                <w:rFonts w:cs="Times New Roman"/>
                <w:szCs w:val="24"/>
              </w:rPr>
            </w:pPr>
          </w:p>
        </w:tc>
      </w:tr>
    </w:tbl>
    <w:p w14:paraId="6436688B" w14:textId="77777777" w:rsidR="007835FC" w:rsidRPr="00B55187" w:rsidRDefault="007835FC" w:rsidP="00C7412A">
      <w:pPr>
        <w:spacing w:line="360" w:lineRule="auto"/>
        <w:jc w:val="both"/>
        <w:rPr>
          <w:rFonts w:cs="Times New Roman"/>
        </w:rPr>
        <w:sectPr w:rsidR="007835FC" w:rsidRPr="00B55187" w:rsidSect="007D2A6B">
          <w:footerReference w:type="default" r:id="rId12"/>
          <w:pgSz w:w="11906" w:h="16838" w:code="9"/>
          <w:pgMar w:top="1440" w:right="1440" w:bottom="1440" w:left="1440" w:header="720" w:footer="720" w:gutter="0"/>
          <w:pgNumType w:fmt="lowerRoman" w:start="1"/>
          <w:cols w:space="720"/>
          <w:docGrid w:linePitch="360"/>
        </w:sectPr>
      </w:pPr>
    </w:p>
    <w:p w14:paraId="7ABEF2A5" w14:textId="77777777" w:rsidR="00074578" w:rsidRDefault="00074578" w:rsidP="00E901B3">
      <w:pPr>
        <w:pStyle w:val="Heading1"/>
        <w:spacing w:line="360" w:lineRule="auto"/>
        <w:jc w:val="both"/>
        <w:rPr>
          <w:rFonts w:cs="Times New Roman"/>
        </w:rPr>
      </w:pPr>
      <w:bookmarkStart w:id="5" w:name="_Toc159022631"/>
      <w:r>
        <w:rPr>
          <w:rFonts w:cs="Times New Roman"/>
        </w:rPr>
        <w:lastRenderedPageBreak/>
        <w:t>Question 01 – Digital Marketing Models</w:t>
      </w:r>
      <w:bookmarkEnd w:id="5"/>
    </w:p>
    <w:p w14:paraId="0C082ABA" w14:textId="1C1EB6E0" w:rsidR="00074578" w:rsidRDefault="004A30B1" w:rsidP="00E901B3">
      <w:pPr>
        <w:spacing w:line="360" w:lineRule="auto"/>
        <w:jc w:val="both"/>
      </w:pPr>
      <w:proofErr w:type="spellStart"/>
      <w:r>
        <w:rPr>
          <w:b/>
        </w:rPr>
        <w:t>Daraz</w:t>
      </w:r>
      <w:proofErr w:type="spellEnd"/>
      <w:r w:rsidR="00742B62">
        <w:t xml:space="preserve"> has been selected as the online company by the author for this </w:t>
      </w:r>
      <w:r w:rsidR="0081404E">
        <w:t>case study</w:t>
      </w:r>
      <w:r w:rsidR="00742B62">
        <w:t>. The discussion which follow</w:t>
      </w:r>
      <w:r w:rsidR="00B33281">
        <w:t>s</w:t>
      </w:r>
      <w:r w:rsidR="00742B62">
        <w:t xml:space="preserve"> will be based on the stated ecommerce company.</w:t>
      </w:r>
    </w:p>
    <w:p w14:paraId="781C0BC7" w14:textId="77777777" w:rsidR="002C448A" w:rsidRDefault="009A6A2E" w:rsidP="00E901B3">
      <w:pPr>
        <w:spacing w:line="360" w:lineRule="auto"/>
        <w:jc w:val="both"/>
      </w:pPr>
      <w:r>
        <w:t>A digital marketing funnel depicts the customer’s journey and buying stages one goes through after a business, service or product awareness</w:t>
      </w:r>
      <w:r w:rsidR="00514B08">
        <w:t xml:space="preserve"> </w:t>
      </w:r>
      <w:r w:rsidR="00514B08">
        <w:fldChar w:fldCharType="begin"/>
      </w:r>
      <w:r w:rsidR="00514B08">
        <w:instrText xml:space="preserve"> ADDIN ZOTERO_ITEM CSL_CITATION {"citationID":"VC6TYTUD","properties":{"formattedCitation":"(The Marketing Funnel: What It Is &amp; How It Works, no date)","plainCitation":"(The Marketing Funnel: What It Is &amp; How It Works, no date)","noteIndex":0},"citationItems":[{"id":245,"uris":["http://zotero.org/users/local/xdEZbESh/items/VNBQK2HG"],"itemData":{"id":245,"type":"webpage","abstract":"Learn how the marketing funnel can help you increase sales. Get actionable tips for every funnel stage.","container-title":"Semrush Blog","language":"en","title":"The Marketing Funnel: What It Is &amp; How It Works","title-short":"The Marketing Funnel","URL":"https://www.semrush.com/blog/marketing-funnel/","accessed":{"date-parts":[["2024",2,17]]}}}],"schema":"https://github.com/citation-style-language/schema/raw/master/csl-citation.json"} </w:instrText>
      </w:r>
      <w:r w:rsidR="00514B08">
        <w:fldChar w:fldCharType="separate"/>
      </w:r>
      <w:r w:rsidR="00514B08" w:rsidRPr="00514B08">
        <w:rPr>
          <w:rFonts w:cs="Times New Roman"/>
        </w:rPr>
        <w:t>(The Marketing Funnel: What It Is &amp; How It Works, no date)</w:t>
      </w:r>
      <w:r w:rsidR="00514B08">
        <w:fldChar w:fldCharType="end"/>
      </w:r>
      <w:r>
        <w:t xml:space="preserve">. </w:t>
      </w:r>
    </w:p>
    <w:p w14:paraId="79D4C87F" w14:textId="0C25A373" w:rsidR="00742B62" w:rsidRDefault="007076E3" w:rsidP="00E901B3">
      <w:pPr>
        <w:spacing w:line="360" w:lineRule="auto"/>
        <w:jc w:val="both"/>
      </w:pPr>
      <w:r>
        <w:t xml:space="preserve">The funnel method introduced by Ash </w:t>
      </w:r>
      <w:r w:rsidR="002C448A">
        <w:t xml:space="preserve">in 20212 </w:t>
      </w:r>
      <w:r>
        <w:t>has been widely used to guide customers from their product/service awareness stage and until a purchase in made. A detailed explanation of each stage of the Ash’s funnel process is presented below.</w:t>
      </w:r>
    </w:p>
    <w:p w14:paraId="603A8E59" w14:textId="5A962E04" w:rsidR="00D460EC" w:rsidRDefault="00A54AE6" w:rsidP="003736CE">
      <w:pPr>
        <w:spacing w:line="360" w:lineRule="auto"/>
        <w:jc w:val="center"/>
      </w:pPr>
      <w:r>
        <w:pict w14:anchorId="77E53E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50.4pt;height:338.25pt">
            <v:imagedata r:id="rId13" o:title="Ash's Funnel Process"/>
          </v:shape>
        </w:pict>
      </w:r>
    </w:p>
    <w:p w14:paraId="31E53B93" w14:textId="767A42FB" w:rsidR="003736CE" w:rsidRDefault="003736CE" w:rsidP="003736CE">
      <w:pPr>
        <w:pStyle w:val="Caption"/>
        <w:spacing w:line="360" w:lineRule="auto"/>
        <w:jc w:val="center"/>
      </w:pPr>
      <w:bookmarkStart w:id="6" w:name="_Toc159023428"/>
      <w:r>
        <w:t xml:space="preserve">Figure </w:t>
      </w:r>
      <w:fldSimple w:instr=" SEQ Figure \* ARABIC ">
        <w:r>
          <w:rPr>
            <w:noProof/>
          </w:rPr>
          <w:t>1</w:t>
        </w:r>
      </w:fldSimple>
      <w:r>
        <w:t xml:space="preserve"> : Digital Marketing Funnel (Self-composed)</w:t>
      </w:r>
      <w:bookmarkEnd w:id="6"/>
    </w:p>
    <w:p w14:paraId="51BA7A5B" w14:textId="67B31BE8" w:rsidR="002C448A" w:rsidRDefault="002C448A" w:rsidP="00D460EC">
      <w:pPr>
        <w:spacing w:line="360" w:lineRule="auto"/>
        <w:jc w:val="both"/>
        <w:rPr>
          <w:b/>
        </w:rPr>
      </w:pPr>
      <w:r>
        <w:rPr>
          <w:b/>
        </w:rPr>
        <w:t xml:space="preserve">The significance of each </w:t>
      </w:r>
      <w:r w:rsidR="00703ACA">
        <w:rPr>
          <w:b/>
        </w:rPr>
        <w:t>stage in Ash’s Funnel has been presented below.</w:t>
      </w:r>
    </w:p>
    <w:p w14:paraId="126EAE1B" w14:textId="37A861BE" w:rsidR="00850296" w:rsidRPr="00842B60" w:rsidRDefault="00FC5272" w:rsidP="00D460EC">
      <w:pPr>
        <w:spacing w:line="360" w:lineRule="auto"/>
        <w:jc w:val="both"/>
        <w:rPr>
          <w:b/>
        </w:rPr>
      </w:pPr>
      <w:r w:rsidRPr="00842B60">
        <w:rPr>
          <w:b/>
        </w:rPr>
        <w:t>Suspect</w:t>
      </w:r>
      <w:r w:rsidR="00E901B3" w:rsidRPr="00842B60">
        <w:rPr>
          <w:b/>
        </w:rPr>
        <w:t>s</w:t>
      </w:r>
    </w:p>
    <w:p w14:paraId="17CF084D" w14:textId="081CAFB9" w:rsidR="00FC5272" w:rsidRDefault="00FC5272" w:rsidP="00D460EC">
      <w:pPr>
        <w:spacing w:line="360" w:lineRule="auto"/>
        <w:jc w:val="both"/>
      </w:pPr>
      <w:r>
        <w:t>Individuals that have no prior affiliation with the organization, product or service provided. Further, they present no clear tendency towar</w:t>
      </w:r>
      <w:r w:rsidR="00514B08">
        <w:t xml:space="preserve">ds potential future purchases </w:t>
      </w:r>
      <w:r w:rsidR="00514B08">
        <w:fldChar w:fldCharType="begin"/>
      </w:r>
      <w:r w:rsidR="00514B08">
        <w:instrText xml:space="preserve"> ADDIN ZOTERO_ITEM CSL_CITATION {"citationID":"lbomhHJd","properties":{"formattedCitation":"(Kingsnorth, 2022)","plainCitation":"(Kingsnorth, 2022)","noteIndex":0},"citationItems":[{"id":243,"uris":["http://zotero.org/users/local/xdEZbESh/items/H3LC9C72"],"itemData":{"id":243,"type":"book","abstract":"\"Build an effective and practical digital strategy with this bestselling guide to digital marketing, covering everything from automation and analytics to integrating AI. Digital Marketing Strategy is a global bestseller, and a one-stop guide to digital marketing and how to structure and build a more strategic approach. Recommended by the Chartered Institute of Marketing (CIM), a professional marketing body. Now fully updated, this third edition covers the integration of AI in marketing, marketing automation and how to use digital analytical tools, plus new strategies for third-party data and privacy protection. Digital Marketing Strategy will show you how to effectively select, align and manage digital channels and operations, to streamline a winning digital marketing strategy for measurable, optimized results. Learn from real-world case studies including Coca-Cola, MoneySupermarket.com, Bloom &amp; Wild, Airbnb, Adidas, Uber so you can view best-practice examples so you can build your own digital marketing strategy. Accompanying online resources consist of practical implementation guides spanning SEO, paid-search, email, lead-generation, as well as lecture slides and activity sheets. This is an invaluable guide for digital marketing students and entry-level to mid-management professionals\"--","call-number":"HF5548.32 .K566 2022","edition":"Third Edition","event-place":"London ; New York, NY","ISBN":"978-1-398-60599-2","number-of-pages":"399","publisher":"Kogan Page Limited","publisher-place":"London ; New York, NY","source":"Library of Congress ISBN","title":"Digital marketing strategy: an integrated approach to online marketing","title-short":"Digital marketing strategy","author":[{"family":"Kingsnorth","given":"Simon"}],"issued":{"date-parts":[["2022"]]}}}],"schema":"https://github.com/citation-style-language/schema/raw/master/csl-citation.json"} </w:instrText>
      </w:r>
      <w:r w:rsidR="00514B08">
        <w:fldChar w:fldCharType="separate"/>
      </w:r>
      <w:r w:rsidR="00514B08" w:rsidRPr="00514B08">
        <w:rPr>
          <w:rFonts w:cs="Times New Roman"/>
        </w:rPr>
        <w:t>(Kingsnorth, 2022)</w:t>
      </w:r>
      <w:r w:rsidR="00514B08">
        <w:fldChar w:fldCharType="end"/>
      </w:r>
      <w:r w:rsidR="00514B08">
        <w:t xml:space="preserve">. </w:t>
      </w:r>
    </w:p>
    <w:p w14:paraId="349325F0" w14:textId="6DC0CCA7" w:rsidR="00B30D2A" w:rsidRPr="00842B60" w:rsidRDefault="00FC5272" w:rsidP="00D460EC">
      <w:pPr>
        <w:spacing w:line="360" w:lineRule="auto"/>
        <w:jc w:val="both"/>
        <w:rPr>
          <w:b/>
        </w:rPr>
      </w:pPr>
      <w:r w:rsidRPr="00842B60">
        <w:rPr>
          <w:b/>
        </w:rPr>
        <w:lastRenderedPageBreak/>
        <w:t>Acquisition</w:t>
      </w:r>
    </w:p>
    <w:p w14:paraId="3B109A45" w14:textId="5A6F784E" w:rsidR="00E901B3" w:rsidRDefault="002D264A" w:rsidP="008B3411">
      <w:pPr>
        <w:spacing w:line="360" w:lineRule="auto"/>
        <w:jc w:val="both"/>
      </w:pPr>
      <w:r>
        <w:t>During this stage, individuals</w:t>
      </w:r>
      <w:r w:rsidR="00C72CB2">
        <w:t xml:space="preserve"> (potential customers)</w:t>
      </w:r>
      <w:r>
        <w:t xml:space="preserve"> are made aware of the </w:t>
      </w:r>
      <w:r w:rsidR="00C72CB2">
        <w:t>establishment and learn about it via digital marketing campaigns such as, google searches, banner advertisements, email and social media marketing and other similar channels</w:t>
      </w:r>
      <w:r w:rsidR="00514B08">
        <w:t xml:space="preserve"> </w:t>
      </w:r>
      <w:r w:rsidR="00514B08">
        <w:fldChar w:fldCharType="begin"/>
      </w:r>
      <w:r w:rsidR="00514B08">
        <w:instrText xml:space="preserve"> ADDIN ZOTERO_ITEM CSL_CITATION {"citationID":"27HjhfrL","properties":{"formattedCitation":"(The Digital Marketing Funnel Stages, Explained \\uc0\\u8211{} First Page Sage, no date)","plainCitation":"(The Digital Marketing Funnel Stages, Explained – First Page Sage, no date)","noteIndex":0},"citationItems":[{"id":251,"uris":["http://zotero.org/users/local/xdEZbESh/items/76WH7HW8"],"itemData":{"id":251,"type":"webpage","title":"The Digital Marketing Funnel Stages, Explained – First Page Sage","URL":"https://firstpagesage.com/seo-blog/digital-marketing-funnel-stages-fc/","accessed":{"date-parts":[["2024",2,17]]}}}],"schema":"https://github.com/citation-style-language/schema/raw/master/csl-citation.json"} </w:instrText>
      </w:r>
      <w:r w:rsidR="00514B08">
        <w:fldChar w:fldCharType="separate"/>
      </w:r>
      <w:r w:rsidR="00514B08" w:rsidRPr="00514B08">
        <w:rPr>
          <w:rFonts w:cs="Times New Roman"/>
          <w:szCs w:val="24"/>
        </w:rPr>
        <w:t>(The Digital Marketing Funnel Stages, Explained – First Page Sage, no date)</w:t>
      </w:r>
      <w:r w:rsidR="00514B08">
        <w:fldChar w:fldCharType="end"/>
      </w:r>
      <w:r w:rsidR="00C72CB2">
        <w:t xml:space="preserve">. </w:t>
      </w:r>
    </w:p>
    <w:p w14:paraId="2786CA80" w14:textId="00CD27C3" w:rsidR="007076E3" w:rsidRPr="00842B60" w:rsidRDefault="00FC5272" w:rsidP="00E901B3">
      <w:pPr>
        <w:spacing w:line="360" w:lineRule="auto"/>
        <w:jc w:val="both"/>
        <w:rPr>
          <w:b/>
        </w:rPr>
      </w:pPr>
      <w:r w:rsidRPr="00842B60">
        <w:rPr>
          <w:b/>
        </w:rPr>
        <w:t xml:space="preserve">Prospects </w:t>
      </w:r>
    </w:p>
    <w:p w14:paraId="597B09AD" w14:textId="3ABB47B9" w:rsidR="00FC5272" w:rsidRDefault="00850296" w:rsidP="00E901B3">
      <w:pPr>
        <w:spacing w:line="360" w:lineRule="auto"/>
        <w:jc w:val="both"/>
      </w:pPr>
      <w:r>
        <w:t>These individuals are characterized by their initial expression of interest towards the product. Their interest could be demonstrated in multiple ways and aspects such as, visiting websites, subscriptions to services offered, and through inquiries</w:t>
      </w:r>
      <w:r w:rsidR="00514B08">
        <w:t xml:space="preserve"> </w:t>
      </w:r>
      <w:r w:rsidR="00514B08">
        <w:fldChar w:fldCharType="begin"/>
      </w:r>
      <w:r w:rsidR="00514B08">
        <w:instrText xml:space="preserve"> ADDIN ZOTERO_ITEM CSL_CITATION {"citationID":"dLfjTBMl","properties":{"formattedCitation":"(Kingsnorth, 2022)","plainCitation":"(Kingsnorth, 2022)","noteIndex":0},"citationItems":[{"id":243,"uris":["http://zotero.org/users/local/xdEZbESh/items/H3LC9C72"],"itemData":{"id":243,"type":"book","abstract":"\"Build an effective and practical digital strategy with this bestselling guide to digital marketing, covering everything from automation and analytics to integrating AI. Digital Marketing Strategy is a global bestseller, and a one-stop guide to digital marketing and how to structure and build a more strategic approach. Recommended by the Chartered Institute of Marketing (CIM), a professional marketing body. Now fully updated, this third edition covers the integration of AI in marketing, marketing automation and how to use digital analytical tools, plus new strategies for third-party data and privacy protection. Digital Marketing Strategy will show you how to effectively select, align and manage digital channels and operations, to streamline a winning digital marketing strategy for measurable, optimized results. Learn from real-world case studies including Coca-Cola, MoneySupermarket.com, Bloom &amp; Wild, Airbnb, Adidas, Uber so you can view best-practice examples so you can build your own digital marketing strategy. Accompanying online resources consist of practical implementation guides spanning SEO, paid-search, email, lead-generation, as well as lecture slides and activity sheets. This is an invaluable guide for digital marketing students and entry-level to mid-management professionals\"--","call-number":"HF5548.32 .K566 2022","edition":"Third Edition","event-place":"London ; New York, NY","ISBN":"978-1-398-60599-2","number-of-pages":"399","publisher":"Kogan Page Limited","publisher-place":"London ; New York, NY","source":"Library of Congress ISBN","title":"Digital marketing strategy: an integrated approach to online marketing","title-short":"Digital marketing strategy","author":[{"family":"Kingsnorth","given":"Simon"}],"issued":{"date-parts":[["2022"]]}}}],"schema":"https://github.com/citation-style-language/schema/raw/master/csl-citation.json"} </w:instrText>
      </w:r>
      <w:r w:rsidR="00514B08">
        <w:fldChar w:fldCharType="separate"/>
      </w:r>
      <w:r w:rsidR="00514B08" w:rsidRPr="00514B08">
        <w:rPr>
          <w:rFonts w:cs="Times New Roman"/>
        </w:rPr>
        <w:t>(Kingsnorth, 2022)</w:t>
      </w:r>
      <w:r w:rsidR="00514B08">
        <w:fldChar w:fldCharType="end"/>
      </w:r>
      <w:r>
        <w:t xml:space="preserve">. </w:t>
      </w:r>
    </w:p>
    <w:p w14:paraId="5ECF0CED" w14:textId="11E30223" w:rsidR="00EA5626" w:rsidRPr="00842B60" w:rsidRDefault="00EA5626" w:rsidP="00E901B3">
      <w:pPr>
        <w:spacing w:line="360" w:lineRule="auto"/>
        <w:jc w:val="both"/>
        <w:rPr>
          <w:b/>
        </w:rPr>
      </w:pPr>
      <w:r w:rsidRPr="00842B60">
        <w:rPr>
          <w:b/>
        </w:rPr>
        <w:t>Conversion</w:t>
      </w:r>
    </w:p>
    <w:p w14:paraId="0B6A5526" w14:textId="4F8A1F2D" w:rsidR="00F93E42" w:rsidRDefault="00C72CB2" w:rsidP="008B3411">
      <w:pPr>
        <w:spacing w:line="360" w:lineRule="auto"/>
        <w:jc w:val="both"/>
      </w:pPr>
      <w:r>
        <w:t xml:space="preserve">A </w:t>
      </w:r>
      <w:r w:rsidR="008B3411">
        <w:t>prospect</w:t>
      </w:r>
      <w:r>
        <w:t xml:space="preserve"> reaches this stage of the funnel when they have made a decision that the products and services offered by the organization align with their needs and requirements </w:t>
      </w:r>
      <w:r w:rsidR="00514B08">
        <w:fldChar w:fldCharType="begin"/>
      </w:r>
      <w:r w:rsidR="00514B08">
        <w:instrText xml:space="preserve"> ADDIN ZOTERO_ITEM CSL_CITATION {"citationID":"6AOzUOnI","properties":{"formattedCitation":"(The Digital Marketing Funnel Stages, Explained \\uc0\\u8211{} First Page Sage, no date)","plainCitation":"(The Digital Marketing Funnel Stages, Explained – First Page Sage, no date)","noteIndex":0},"citationItems":[{"id":251,"uris":["http://zotero.org/users/local/xdEZbESh/items/76WH7HW8"],"itemData":{"id":251,"type":"webpage","title":"The Digital Marketing Funnel Stages, Explained – First Page Sage","URL":"https://firstpagesage.com/seo-blog/digital-marketing-funnel-stages-fc/","accessed":{"date-parts":[["2024",2,17]]}}}],"schema":"https://github.com/citation-style-language/schema/raw/master/csl-citation.json"} </w:instrText>
      </w:r>
      <w:r w:rsidR="00514B08">
        <w:fldChar w:fldCharType="separate"/>
      </w:r>
      <w:r w:rsidR="00514B08" w:rsidRPr="00514B08">
        <w:rPr>
          <w:rFonts w:cs="Times New Roman"/>
          <w:szCs w:val="24"/>
        </w:rPr>
        <w:t>(The Digital Marketing Funnel Stages, Explained – First Page Sage, no date)</w:t>
      </w:r>
      <w:r w:rsidR="00514B08">
        <w:fldChar w:fldCharType="end"/>
      </w:r>
      <w:r>
        <w:t xml:space="preserve">. It is during this stage that the </w:t>
      </w:r>
      <w:r w:rsidR="008B3411">
        <w:t>prospect</w:t>
      </w:r>
      <w:r>
        <w:t xml:space="preserve"> converts themselves into a</w:t>
      </w:r>
      <w:r w:rsidR="008B3411">
        <w:t xml:space="preserve"> </w:t>
      </w:r>
      <w:r>
        <w:t xml:space="preserve">customer once the initial purchase with the organization is established. </w:t>
      </w:r>
    </w:p>
    <w:p w14:paraId="4F63E4C0" w14:textId="77777777" w:rsidR="008B3411" w:rsidRPr="00842B60" w:rsidRDefault="008B3411" w:rsidP="008B3411">
      <w:pPr>
        <w:spacing w:line="360" w:lineRule="auto"/>
        <w:jc w:val="both"/>
        <w:rPr>
          <w:b/>
        </w:rPr>
      </w:pPr>
      <w:r w:rsidRPr="00842B60">
        <w:rPr>
          <w:b/>
        </w:rPr>
        <w:t xml:space="preserve">Leads </w:t>
      </w:r>
    </w:p>
    <w:p w14:paraId="464B6B0C" w14:textId="0867B367" w:rsidR="008B3411" w:rsidRDefault="008B3411" w:rsidP="008B3411">
      <w:pPr>
        <w:spacing w:line="360" w:lineRule="auto"/>
        <w:jc w:val="both"/>
      </w:pPr>
      <w:r>
        <w:t xml:space="preserve">Entities that depict an in-depth interest towards purchasing the product or service offered by the organization. Leads exhibit their interest towards the organization’s services offered by filling out forms and signing up their newsletters. However, leads, shows potential in becoming a customer </w:t>
      </w:r>
      <w:r>
        <w:fldChar w:fldCharType="begin"/>
      </w:r>
      <w:r>
        <w:instrText xml:space="preserve"> ADDIN ZOTERO_ITEM CSL_CITATION {"citationID":"KMH7hcv6","properties":{"formattedCitation":"(Digital Marketing Funnel: What Is It and How To Create an Efficient One, no date)","plainCitation":"(Digital Marketing Funnel: What Is It and How To Create an Efficient One, no date)","noteIndex":0},"citationItems":[{"id":249,"uris":["http://zotero.org/users/local/xdEZbESh/items/QXDUGR53"],"itemData":{"id":249,"type":"webpage","title":"Digital Marketing Funnel: What Is It and How To Create an Efficient One","URL":"https://rockcontent.com/blog/digital-marketing-funnel/","accessed":{"date-parts":[["2024",2,17]]}}}],"schema":"https://github.com/citation-style-language/schema/raw/master/csl-citation.json"} </w:instrText>
      </w:r>
      <w:r>
        <w:fldChar w:fldCharType="separate"/>
      </w:r>
      <w:r w:rsidRPr="00514B08">
        <w:rPr>
          <w:rFonts w:cs="Times New Roman"/>
        </w:rPr>
        <w:t>(Digital Marketing Funnel: What Is It and How To Create an Efficient One, no date)</w:t>
      </w:r>
      <w:r>
        <w:fldChar w:fldCharType="end"/>
      </w:r>
      <w:r>
        <w:t xml:space="preserve">. </w:t>
      </w:r>
    </w:p>
    <w:p w14:paraId="6B3E0C97" w14:textId="7ACF02E5" w:rsidR="00FC5272" w:rsidRPr="00842B60" w:rsidRDefault="00FC5272" w:rsidP="00E901B3">
      <w:pPr>
        <w:spacing w:line="360" w:lineRule="auto"/>
        <w:jc w:val="both"/>
        <w:rPr>
          <w:b/>
        </w:rPr>
      </w:pPr>
      <w:r w:rsidRPr="00842B60">
        <w:rPr>
          <w:b/>
        </w:rPr>
        <w:t>Customers</w:t>
      </w:r>
    </w:p>
    <w:p w14:paraId="00783CCB" w14:textId="03AF6E5B" w:rsidR="00B30D2A" w:rsidRDefault="00B30D2A" w:rsidP="00E901B3">
      <w:pPr>
        <w:spacing w:line="360" w:lineRule="auto"/>
        <w:jc w:val="both"/>
      </w:pPr>
      <w:r>
        <w:t>Upon completing the first purchases, entities transfer from leads to customers. From this moment of transactional engagement, a relationship will be established with the customer and the organization</w:t>
      </w:r>
      <w:r w:rsidR="00D460EC">
        <w:t xml:space="preserve"> </w:t>
      </w:r>
      <w:r w:rsidR="00D460EC">
        <w:fldChar w:fldCharType="begin"/>
      </w:r>
      <w:r w:rsidR="00D460EC">
        <w:instrText xml:space="preserve"> ADDIN ZOTERO_ITEM CSL_CITATION {"citationID":"8TNmiOG8","properties":{"formattedCitation":"(Kingsnorth, 2022)","plainCitation":"(Kingsnorth, 2022)","noteIndex":0},"citationItems":[{"id":243,"uris":["http://zotero.org/users/local/xdEZbESh/items/H3LC9C72"],"itemData":{"id":243,"type":"book","abstract":"\"Build an effective and practical digital strategy with this bestselling guide to digital marketing, covering everything from automation and analytics to integrating AI. Digital Marketing Strategy is a global bestseller, and a one-stop guide to digital marketing and how to structure and build a more strategic approach. Recommended by the Chartered Institute of Marketing (CIM), a professional marketing body. Now fully updated, this third edition covers the integration of AI in marketing, marketing automation and how to use digital analytical tools, plus new strategies for third-party data and privacy protection. Digital Marketing Strategy will show you how to effectively select, align and manage digital channels and operations, to streamline a winning digital marketing strategy for measurable, optimized results. Learn from real-world case studies including Coca-Cola, MoneySupermarket.com, Bloom &amp; Wild, Airbnb, Adidas, Uber so you can view best-practice examples so you can build your own digital marketing strategy. Accompanying online resources consist of practical implementation guides spanning SEO, paid-search, email, lead-generation, as well as lecture slides and activity sheets. This is an invaluable guide for digital marketing students and entry-level to mid-management professionals\"--","call-number":"HF5548.32 .K566 2022","edition":"Third Edition","event-place":"London ; New York, NY","ISBN":"978-1-398-60599-2","number-of-pages":"399","publisher":"Kogan Page Limited","publisher-place":"London ; New York, NY","source":"Library of Congress ISBN","title":"Digital marketing strategy: an integrated approach to online marketing","title-short":"Digital marketing strategy","author":[{"family":"Kingsnorth","given":"Simon"}],"issued":{"date-parts":[["2022"]]}}}],"schema":"https://github.com/citation-style-language/schema/raw/master/csl-citation.json"} </w:instrText>
      </w:r>
      <w:r w:rsidR="00D460EC">
        <w:fldChar w:fldCharType="separate"/>
      </w:r>
      <w:r w:rsidR="00D460EC" w:rsidRPr="00D460EC">
        <w:rPr>
          <w:rFonts w:cs="Times New Roman"/>
        </w:rPr>
        <w:t>(Kingsnorth, 2022)</w:t>
      </w:r>
      <w:r w:rsidR="00D460EC">
        <w:fldChar w:fldCharType="end"/>
      </w:r>
      <w:r>
        <w:t xml:space="preserve">. </w:t>
      </w:r>
    </w:p>
    <w:p w14:paraId="32BAAC3F" w14:textId="55D5089B" w:rsidR="00EA5626" w:rsidRPr="00842B60" w:rsidRDefault="00EA5626" w:rsidP="00E901B3">
      <w:pPr>
        <w:spacing w:line="360" w:lineRule="auto"/>
        <w:jc w:val="both"/>
        <w:rPr>
          <w:b/>
        </w:rPr>
      </w:pPr>
      <w:r w:rsidRPr="00842B60">
        <w:rPr>
          <w:b/>
        </w:rPr>
        <w:t>Retention</w:t>
      </w:r>
    </w:p>
    <w:p w14:paraId="50F163F6" w14:textId="1FEA9D49" w:rsidR="00F93E42" w:rsidRDefault="00C72CB2" w:rsidP="008B3411">
      <w:pPr>
        <w:spacing w:line="360" w:lineRule="auto"/>
        <w:jc w:val="both"/>
      </w:pPr>
      <w:r>
        <w:t xml:space="preserve">After the initial purchases has been made by the customer, it is </w:t>
      </w:r>
      <w:r w:rsidR="00E901B3">
        <w:t>essential</w:t>
      </w:r>
      <w:r>
        <w:t xml:space="preserve"> to retain these existing</w:t>
      </w:r>
      <w:r w:rsidR="00E901B3">
        <w:t xml:space="preserve"> customers due to multiple reasons, such as, acquiring new customers could be costly and customer retention is important to the organization since it depicts their trust bondage and </w:t>
      </w:r>
      <w:r w:rsidR="00E901B3">
        <w:lastRenderedPageBreak/>
        <w:t>treatment of existing customers. These customers can be retained by providing them with coupons, discount and email promotions</w:t>
      </w:r>
      <w:r w:rsidR="00D460EC">
        <w:t xml:space="preserve"> </w:t>
      </w:r>
      <w:r w:rsidR="00D460EC">
        <w:fldChar w:fldCharType="begin"/>
      </w:r>
      <w:r w:rsidR="00D460EC">
        <w:instrText xml:space="preserve"> ADDIN ZOTERO_ITEM CSL_CITATION {"citationID":"qYGGbkS4","properties":{"formattedCitation":"(Digital Marketing Funnel: What Is It and How To Create an Efficient One, no date)","plainCitation":"(Digital Marketing Funnel: What Is It and How To Create an Efficient One, no date)","noteIndex":0},"citationItems":[{"id":249,"uris":["http://zotero.org/users/local/xdEZbESh/items/QXDUGR53"],"itemData":{"id":249,"type":"webpage","title":"Digital Marketing Funnel: What Is It and How To Create an Efficient One","URL":"https://rockcontent.com/blog/digital-marketing-funnel/","accessed":{"date-parts":[["2024",2,17]]}}}],"schema":"https://github.com/citation-style-language/schema/raw/master/csl-citation.json"} </w:instrText>
      </w:r>
      <w:r w:rsidR="00D460EC">
        <w:fldChar w:fldCharType="separate"/>
      </w:r>
      <w:r w:rsidR="00D460EC" w:rsidRPr="00D460EC">
        <w:rPr>
          <w:rFonts w:cs="Times New Roman"/>
        </w:rPr>
        <w:t>(Digital Marketing Funnel: What Is It and How To Create an Efficient One, no date)</w:t>
      </w:r>
      <w:r w:rsidR="00D460EC">
        <w:fldChar w:fldCharType="end"/>
      </w:r>
      <w:r w:rsidR="00E901B3">
        <w:t xml:space="preserve">. </w:t>
      </w:r>
    </w:p>
    <w:p w14:paraId="561CBB41" w14:textId="77777777" w:rsidR="00B30D2A" w:rsidRPr="00842B60" w:rsidRDefault="00B30D2A" w:rsidP="00E901B3">
      <w:pPr>
        <w:spacing w:line="360" w:lineRule="auto"/>
        <w:jc w:val="both"/>
        <w:rPr>
          <w:b/>
        </w:rPr>
      </w:pPr>
      <w:r w:rsidRPr="00842B60">
        <w:rPr>
          <w:b/>
        </w:rPr>
        <w:t>Clients</w:t>
      </w:r>
    </w:p>
    <w:p w14:paraId="366D3E65" w14:textId="6F393251" w:rsidR="00842B60" w:rsidRDefault="00B30D2A" w:rsidP="00E901B3">
      <w:pPr>
        <w:spacing w:line="360" w:lineRule="auto"/>
        <w:jc w:val="both"/>
      </w:pPr>
      <w:r>
        <w:t>Customers that have progressed beyond their initial purchase or transaction are entitled the term ‘Client’. Clients engage in repeated business with the establishment. Although there is n</w:t>
      </w:r>
      <w:r w:rsidR="003018DB">
        <w:t>o brand advocating conducted</w:t>
      </w:r>
      <w:r w:rsidR="00D460EC">
        <w:t xml:space="preserve"> </w:t>
      </w:r>
      <w:r w:rsidR="00D460EC">
        <w:fldChar w:fldCharType="begin"/>
      </w:r>
      <w:r w:rsidR="00D460EC">
        <w:instrText xml:space="preserve"> ADDIN ZOTERO_ITEM CSL_CITATION {"citationID":"JYR5JwiD","properties":{"formattedCitation":"(Kingsnorth, 2022)","plainCitation":"(Kingsnorth, 2022)","noteIndex":0},"citationItems":[{"id":243,"uris":["http://zotero.org/users/local/xdEZbESh/items/H3LC9C72"],"itemData":{"id":243,"type":"book","abstract":"\"Build an effective and practical digital strategy with this bestselling guide to digital marketing, covering everything from automation and analytics to integrating AI. Digital Marketing Strategy is a global bestseller, and a one-stop guide to digital marketing and how to structure and build a more strategic approach. Recommended by the Chartered Institute of Marketing (CIM), a professional marketing body. Now fully updated, this third edition covers the integration of AI in marketing, marketing automation and how to use digital analytical tools, plus new strategies for third-party data and privacy protection. Digital Marketing Strategy will show you how to effectively select, align and manage digital channels and operations, to streamline a winning digital marketing strategy for measurable, optimized results. Learn from real-world case studies including Coca-Cola, MoneySupermarket.com, Bloom &amp; Wild, Airbnb, Adidas, Uber so you can view best-practice examples so you can build your own digital marketing strategy. Accompanying online resources consist of practical implementation guides spanning SEO, paid-search, email, lead-generation, as well as lecture slides and activity sheets. This is an invaluable guide for digital marketing students and entry-level to mid-management professionals\"--","call-number":"HF5548.32 .K566 2022","edition":"Third Edition","event-place":"London ; New York, NY","ISBN":"978-1-398-60599-2","number-of-pages":"399","publisher":"Kogan Page Limited","publisher-place":"London ; New York, NY","source":"Library of Congress ISBN","title":"Digital marketing strategy: an integrated approach to online marketing","title-short":"Digital marketing strategy","author":[{"family":"Kingsnorth","given":"Simon"}],"issued":{"date-parts":[["2022"]]}}}],"schema":"https://github.com/citation-style-language/schema/raw/master/csl-citation.json"} </w:instrText>
      </w:r>
      <w:r w:rsidR="00D460EC">
        <w:fldChar w:fldCharType="separate"/>
      </w:r>
      <w:r w:rsidR="00D460EC" w:rsidRPr="00D460EC">
        <w:rPr>
          <w:rFonts w:cs="Times New Roman"/>
        </w:rPr>
        <w:t>(Kingsnorth, 2022)</w:t>
      </w:r>
      <w:r w:rsidR="00D460EC">
        <w:fldChar w:fldCharType="end"/>
      </w:r>
      <w:r w:rsidR="003018DB">
        <w:t>.</w:t>
      </w:r>
    </w:p>
    <w:p w14:paraId="004C4D2F" w14:textId="576110A5" w:rsidR="00703ACA" w:rsidRDefault="00703ACA" w:rsidP="00E901B3">
      <w:pPr>
        <w:spacing w:line="360" w:lineRule="auto"/>
        <w:jc w:val="both"/>
        <w:rPr>
          <w:b/>
        </w:rPr>
      </w:pPr>
      <w:r>
        <w:rPr>
          <w:b/>
        </w:rPr>
        <w:t xml:space="preserve">The applicability of Ash’s Funnel Method on </w:t>
      </w:r>
      <w:proofErr w:type="spellStart"/>
      <w:r>
        <w:rPr>
          <w:b/>
        </w:rPr>
        <w:t>Daraz’s</w:t>
      </w:r>
      <w:proofErr w:type="spellEnd"/>
      <w:r>
        <w:rPr>
          <w:b/>
        </w:rPr>
        <w:t xml:space="preserve"> Business Model has been evaluated below.</w:t>
      </w:r>
    </w:p>
    <w:p w14:paraId="12B099CD" w14:textId="33828512" w:rsidR="00703ACA" w:rsidRPr="00842B60" w:rsidRDefault="00703ACA" w:rsidP="00703ACA">
      <w:pPr>
        <w:spacing w:line="360" w:lineRule="auto"/>
        <w:jc w:val="both"/>
        <w:rPr>
          <w:b/>
        </w:rPr>
      </w:pPr>
      <w:r w:rsidRPr="00842B60">
        <w:rPr>
          <w:b/>
        </w:rPr>
        <w:t>Acquisition</w:t>
      </w:r>
      <w:r>
        <w:rPr>
          <w:b/>
        </w:rPr>
        <w:t xml:space="preserve"> Methods</w:t>
      </w:r>
    </w:p>
    <w:p w14:paraId="0EDCB0DF" w14:textId="455285E2" w:rsidR="00703ACA" w:rsidRDefault="00703ACA" w:rsidP="00703ACA">
      <w:pPr>
        <w:spacing w:line="360" w:lineRule="auto"/>
        <w:jc w:val="both"/>
      </w:pPr>
      <w:r>
        <w:t xml:space="preserve">It is during this stage that </w:t>
      </w:r>
      <w:r w:rsidR="008B3411">
        <w:t>prospective</w:t>
      </w:r>
      <w:r>
        <w:t xml:space="preserve"> customers are made aware on the brand. Presently, most acquisition methods involve digital marketing campaigns. </w:t>
      </w:r>
    </w:p>
    <w:p w14:paraId="2353467A" w14:textId="317C47D8" w:rsidR="00703ACA" w:rsidRDefault="008B3411" w:rsidP="00703ACA">
      <w:pPr>
        <w:spacing w:line="360" w:lineRule="auto"/>
        <w:jc w:val="both"/>
      </w:pPr>
      <w:r>
        <w:t xml:space="preserve">Similarly, </w:t>
      </w:r>
      <w:proofErr w:type="spellStart"/>
      <w:r w:rsidR="00703ACA">
        <w:t>Daraz</w:t>
      </w:r>
      <w:proofErr w:type="spellEnd"/>
      <w:r w:rsidR="00703ACA">
        <w:t xml:space="preserve"> can make their potential customer base aware by advertising about the organization </w:t>
      </w:r>
      <w:r>
        <w:t xml:space="preserve">and its products and services via social media campaigns, banner advertisements and affiliated marketing which includes collaboration with recognized social media personalities. Hence, prospective customers could explore the services offered and products in-store. Further, email marketing plays a pivotal role in guiding prospects during this stage. </w:t>
      </w:r>
    </w:p>
    <w:p w14:paraId="15DE0A31" w14:textId="77777777" w:rsidR="00703ACA" w:rsidRPr="00842B60" w:rsidRDefault="00703ACA" w:rsidP="00703ACA">
      <w:pPr>
        <w:spacing w:line="360" w:lineRule="auto"/>
        <w:jc w:val="both"/>
        <w:rPr>
          <w:b/>
        </w:rPr>
      </w:pPr>
      <w:r w:rsidRPr="00842B60">
        <w:rPr>
          <w:b/>
        </w:rPr>
        <w:t>Conversion</w:t>
      </w:r>
    </w:p>
    <w:p w14:paraId="6ABBA389" w14:textId="67A9A3EE" w:rsidR="00F75590" w:rsidRDefault="00A54AE6" w:rsidP="00703ACA">
      <w:pPr>
        <w:spacing w:line="360" w:lineRule="auto"/>
        <w:jc w:val="both"/>
      </w:pPr>
      <w:r>
        <w:t xml:space="preserve">This </w:t>
      </w:r>
      <w:r w:rsidR="00F75590">
        <w:t>stage focuses</w:t>
      </w:r>
      <w:r>
        <w:t xml:space="preserve"> on persuading prospects to take action i</w:t>
      </w:r>
      <w:r w:rsidR="00F75590">
        <w:t xml:space="preserve">n becoming a lead or customer. </w:t>
      </w:r>
    </w:p>
    <w:p w14:paraId="7A54877A" w14:textId="3CEDB0E7" w:rsidR="00703ACA" w:rsidRDefault="00F75590" w:rsidP="00703ACA">
      <w:pPr>
        <w:spacing w:line="360" w:lineRule="auto"/>
        <w:jc w:val="both"/>
      </w:pPr>
      <w:r>
        <w:t xml:space="preserve">Although there are multiple types of conversion actions such as; purchasing a product, </w:t>
      </w:r>
      <w:r w:rsidR="0081404E">
        <w:t xml:space="preserve">signing </w:t>
      </w:r>
      <w:r>
        <w:t xml:space="preserve">up to a newsletter, etc… </w:t>
      </w:r>
      <w:r w:rsidR="00703ACA">
        <w:t xml:space="preserve">Using mediums such as personalized communication, exclusive offers and promotions, authentic reviews and user experience; </w:t>
      </w:r>
      <w:proofErr w:type="spellStart"/>
      <w:r w:rsidR="00703ACA">
        <w:t>Daraz</w:t>
      </w:r>
      <w:proofErr w:type="spellEnd"/>
      <w:r w:rsidR="00703ACA">
        <w:t xml:space="preserve"> could convert these potential entities into customers. </w:t>
      </w:r>
    </w:p>
    <w:p w14:paraId="03E23CE4" w14:textId="77777777" w:rsidR="00703ACA" w:rsidRPr="00842B60" w:rsidRDefault="00703ACA" w:rsidP="00703ACA">
      <w:pPr>
        <w:spacing w:line="360" w:lineRule="auto"/>
        <w:jc w:val="both"/>
        <w:rPr>
          <w:b/>
        </w:rPr>
      </w:pPr>
      <w:r w:rsidRPr="00842B60">
        <w:rPr>
          <w:b/>
        </w:rPr>
        <w:t>Retention</w:t>
      </w:r>
    </w:p>
    <w:p w14:paraId="69F943F4" w14:textId="77777777" w:rsidR="00F75590" w:rsidRDefault="00F75590" w:rsidP="00F75590">
      <w:pPr>
        <w:spacing w:line="360" w:lineRule="auto"/>
        <w:jc w:val="both"/>
      </w:pPr>
      <w:r>
        <w:t xml:space="preserve">The conversion of prospects into customers isn’t sufficient for the succession of a business or organization. Hence, post-purchase relationships with the customer is important for </w:t>
      </w:r>
      <w:proofErr w:type="spellStart"/>
      <w:r>
        <w:t>Daraz</w:t>
      </w:r>
      <w:proofErr w:type="spellEnd"/>
      <w:r>
        <w:t xml:space="preserve"> to retain the</w:t>
      </w:r>
      <w:r w:rsidR="00703ACA">
        <w:t xml:space="preserve"> customer-based created</w:t>
      </w:r>
      <w:r>
        <w:t>.</w:t>
      </w:r>
      <w:r w:rsidR="00703ACA">
        <w:t xml:space="preserve"> </w:t>
      </w:r>
    </w:p>
    <w:p w14:paraId="45065AC5" w14:textId="4E627529" w:rsidR="00703ACA" w:rsidRDefault="00F75590" w:rsidP="00F75590">
      <w:pPr>
        <w:spacing w:line="360" w:lineRule="auto"/>
        <w:jc w:val="both"/>
      </w:pPr>
      <w:r>
        <w:lastRenderedPageBreak/>
        <w:t xml:space="preserve">In order to encourage repeat purchases, </w:t>
      </w:r>
      <w:proofErr w:type="spellStart"/>
      <w:r>
        <w:t>Daraz</w:t>
      </w:r>
      <w:proofErr w:type="spellEnd"/>
      <w:r>
        <w:t xml:space="preserve"> can provide their customers</w:t>
      </w:r>
      <w:r w:rsidR="00703ACA">
        <w:t xml:space="preserve"> with loyalty programs, personalized recommendations exclusive invitation</w:t>
      </w:r>
      <w:r>
        <w:t xml:space="preserve">s for company-organized events and seamless customer service. </w:t>
      </w:r>
    </w:p>
    <w:p w14:paraId="323583A2" w14:textId="1F2C01F6" w:rsidR="00F75590" w:rsidRDefault="00F75590" w:rsidP="00F75590">
      <w:pPr>
        <w:spacing w:line="360" w:lineRule="auto"/>
        <w:jc w:val="both"/>
      </w:pPr>
      <w:r>
        <w:t xml:space="preserve">To conclude, using the digital marketing funnel process can be effective for </w:t>
      </w:r>
      <w:proofErr w:type="spellStart"/>
      <w:r>
        <w:t>Daraz</w:t>
      </w:r>
      <w:proofErr w:type="spellEnd"/>
      <w:r>
        <w:t xml:space="preserve"> in guiding their customer’s shopping journey from acquisition to retention.</w:t>
      </w:r>
    </w:p>
    <w:p w14:paraId="41C869BD" w14:textId="5B2CACD9" w:rsidR="00703ACA" w:rsidRPr="00703ACA" w:rsidRDefault="0081404E" w:rsidP="00E901B3">
      <w:pPr>
        <w:spacing w:line="360" w:lineRule="auto"/>
        <w:jc w:val="both"/>
        <w:rPr>
          <w:b/>
        </w:rPr>
      </w:pPr>
      <w:r>
        <w:rPr>
          <w:b/>
        </w:rPr>
        <w:t xml:space="preserve">Definition of technical terms used </w:t>
      </w:r>
    </w:p>
    <w:tbl>
      <w:tblPr>
        <w:tblStyle w:val="TableGrid"/>
        <w:tblW w:w="0" w:type="auto"/>
        <w:tblLook w:val="04A0" w:firstRow="1" w:lastRow="0" w:firstColumn="1" w:lastColumn="0" w:noHBand="0" w:noVBand="1"/>
      </w:tblPr>
      <w:tblGrid>
        <w:gridCol w:w="2785"/>
        <w:gridCol w:w="6231"/>
      </w:tblGrid>
      <w:tr w:rsidR="0081404E" w14:paraId="262BBFB2" w14:textId="77777777" w:rsidTr="0081404E">
        <w:tc>
          <w:tcPr>
            <w:tcW w:w="2785" w:type="dxa"/>
          </w:tcPr>
          <w:p w14:paraId="109E41F3" w14:textId="6E92C196" w:rsidR="0081404E" w:rsidRDefault="0081404E" w:rsidP="0081404E">
            <w:pPr>
              <w:spacing w:line="360" w:lineRule="auto"/>
              <w:jc w:val="center"/>
              <w:rPr>
                <w:rFonts w:cs="Times New Roman"/>
              </w:rPr>
            </w:pPr>
            <w:r>
              <w:rPr>
                <w:rFonts w:cs="Times New Roman"/>
              </w:rPr>
              <w:t>Technical Term</w:t>
            </w:r>
          </w:p>
        </w:tc>
        <w:tc>
          <w:tcPr>
            <w:tcW w:w="6231" w:type="dxa"/>
          </w:tcPr>
          <w:p w14:paraId="2254B18A" w14:textId="22B54D9A" w:rsidR="0081404E" w:rsidRDefault="0081404E" w:rsidP="0081404E">
            <w:pPr>
              <w:spacing w:line="360" w:lineRule="auto"/>
              <w:jc w:val="center"/>
              <w:rPr>
                <w:rFonts w:cs="Times New Roman"/>
              </w:rPr>
            </w:pPr>
            <w:r>
              <w:rPr>
                <w:rFonts w:cs="Times New Roman"/>
              </w:rPr>
              <w:t>Definition</w:t>
            </w:r>
          </w:p>
        </w:tc>
      </w:tr>
      <w:tr w:rsidR="0081404E" w14:paraId="5FFCF2F3" w14:textId="77777777" w:rsidTr="0081404E">
        <w:tc>
          <w:tcPr>
            <w:tcW w:w="2785" w:type="dxa"/>
          </w:tcPr>
          <w:p w14:paraId="7765CADB" w14:textId="434B4639" w:rsidR="0081404E" w:rsidRDefault="0081404E" w:rsidP="0081404E">
            <w:pPr>
              <w:spacing w:line="360" w:lineRule="auto"/>
              <w:jc w:val="both"/>
              <w:rPr>
                <w:rFonts w:cs="Times New Roman"/>
              </w:rPr>
            </w:pPr>
            <w:r>
              <w:rPr>
                <w:rFonts w:cs="Times New Roman"/>
              </w:rPr>
              <w:t>Entity</w:t>
            </w:r>
          </w:p>
        </w:tc>
        <w:tc>
          <w:tcPr>
            <w:tcW w:w="6231" w:type="dxa"/>
          </w:tcPr>
          <w:p w14:paraId="1724206F" w14:textId="25DC22F6" w:rsidR="0081404E" w:rsidRDefault="009C7898" w:rsidP="0081404E">
            <w:pPr>
              <w:spacing w:line="360" w:lineRule="auto"/>
              <w:jc w:val="both"/>
              <w:rPr>
                <w:rFonts w:cs="Times New Roman"/>
              </w:rPr>
            </w:pPr>
            <w:r>
              <w:rPr>
                <w:rFonts w:cs="Times New Roman"/>
              </w:rPr>
              <w:t>An individual with its own identity.</w:t>
            </w:r>
          </w:p>
        </w:tc>
      </w:tr>
      <w:tr w:rsidR="0081404E" w14:paraId="0CC948E7" w14:textId="77777777" w:rsidTr="0081404E">
        <w:tc>
          <w:tcPr>
            <w:tcW w:w="2785" w:type="dxa"/>
          </w:tcPr>
          <w:p w14:paraId="06015010" w14:textId="540AE303" w:rsidR="0081404E" w:rsidRDefault="0081404E" w:rsidP="0081404E">
            <w:pPr>
              <w:spacing w:line="360" w:lineRule="auto"/>
              <w:jc w:val="both"/>
              <w:rPr>
                <w:rFonts w:cs="Times New Roman"/>
              </w:rPr>
            </w:pPr>
            <w:r>
              <w:rPr>
                <w:rFonts w:cs="Times New Roman"/>
              </w:rPr>
              <w:t>Transactional Engagement</w:t>
            </w:r>
          </w:p>
        </w:tc>
        <w:tc>
          <w:tcPr>
            <w:tcW w:w="6231" w:type="dxa"/>
          </w:tcPr>
          <w:p w14:paraId="7B692BFB" w14:textId="3C4CCC6A" w:rsidR="0081404E" w:rsidRDefault="009C7898" w:rsidP="0081404E">
            <w:pPr>
              <w:spacing w:line="360" w:lineRule="auto"/>
              <w:jc w:val="both"/>
              <w:rPr>
                <w:rFonts w:cs="Times New Roman"/>
              </w:rPr>
            </w:pPr>
            <w:r>
              <w:rPr>
                <w:rFonts w:cs="Times New Roman"/>
              </w:rPr>
              <w:t>Interactions where exchanges such as, purchases/negotiations take place between parties.</w:t>
            </w:r>
          </w:p>
        </w:tc>
      </w:tr>
      <w:tr w:rsidR="0081404E" w14:paraId="3A36E72D" w14:textId="77777777" w:rsidTr="0081404E">
        <w:tc>
          <w:tcPr>
            <w:tcW w:w="2785" w:type="dxa"/>
          </w:tcPr>
          <w:p w14:paraId="20FE7E31" w14:textId="19D1C189" w:rsidR="0081404E" w:rsidRDefault="0081404E" w:rsidP="0081404E">
            <w:pPr>
              <w:spacing w:line="360" w:lineRule="auto"/>
              <w:jc w:val="both"/>
              <w:rPr>
                <w:rFonts w:cs="Times New Roman"/>
              </w:rPr>
            </w:pPr>
            <w:r>
              <w:rPr>
                <w:rFonts w:cs="Times New Roman"/>
              </w:rPr>
              <w:t>Social Media Campaigns</w:t>
            </w:r>
          </w:p>
        </w:tc>
        <w:tc>
          <w:tcPr>
            <w:tcW w:w="6231" w:type="dxa"/>
          </w:tcPr>
          <w:p w14:paraId="5E3BE116" w14:textId="5A2C49C0" w:rsidR="0081404E" w:rsidRDefault="009C7898" w:rsidP="0081404E">
            <w:pPr>
              <w:spacing w:line="360" w:lineRule="auto"/>
              <w:jc w:val="both"/>
              <w:rPr>
                <w:rFonts w:cs="Times New Roman"/>
              </w:rPr>
            </w:pPr>
            <w:r>
              <w:rPr>
                <w:rFonts w:cs="Times New Roman"/>
              </w:rPr>
              <w:t xml:space="preserve">Strategic activities on social media platform which assist in achieve business goals. </w:t>
            </w:r>
          </w:p>
        </w:tc>
      </w:tr>
      <w:tr w:rsidR="0081404E" w14:paraId="0B4F3D86" w14:textId="77777777" w:rsidTr="0081404E">
        <w:tc>
          <w:tcPr>
            <w:tcW w:w="2785" w:type="dxa"/>
          </w:tcPr>
          <w:p w14:paraId="674F8F8C" w14:textId="33BDF799" w:rsidR="0081404E" w:rsidRDefault="0081404E" w:rsidP="0081404E">
            <w:pPr>
              <w:spacing w:line="360" w:lineRule="auto"/>
              <w:jc w:val="both"/>
              <w:rPr>
                <w:rFonts w:cs="Times New Roman"/>
              </w:rPr>
            </w:pPr>
            <w:r>
              <w:rPr>
                <w:rFonts w:cs="Times New Roman"/>
              </w:rPr>
              <w:t>Email Marketing</w:t>
            </w:r>
          </w:p>
        </w:tc>
        <w:tc>
          <w:tcPr>
            <w:tcW w:w="6231" w:type="dxa"/>
          </w:tcPr>
          <w:p w14:paraId="7242E4C5" w14:textId="0F31517E" w:rsidR="0081404E" w:rsidRDefault="009C7898" w:rsidP="0081404E">
            <w:pPr>
              <w:spacing w:line="360" w:lineRule="auto"/>
              <w:jc w:val="both"/>
              <w:rPr>
                <w:rFonts w:cs="Times New Roman"/>
              </w:rPr>
            </w:pPr>
            <w:r>
              <w:rPr>
                <w:rFonts w:cs="Times New Roman"/>
              </w:rPr>
              <w:t>Sending out of email to promote products, services or to build customer relationships.</w:t>
            </w:r>
          </w:p>
        </w:tc>
      </w:tr>
      <w:tr w:rsidR="0081404E" w14:paraId="47659BF0" w14:textId="77777777" w:rsidTr="0081404E">
        <w:tc>
          <w:tcPr>
            <w:tcW w:w="2785" w:type="dxa"/>
          </w:tcPr>
          <w:p w14:paraId="79F7FD24" w14:textId="3E72C97F" w:rsidR="0081404E" w:rsidRDefault="0081404E" w:rsidP="0081404E">
            <w:pPr>
              <w:spacing w:line="360" w:lineRule="auto"/>
              <w:jc w:val="both"/>
              <w:rPr>
                <w:rFonts w:cs="Times New Roman"/>
              </w:rPr>
            </w:pPr>
            <w:r>
              <w:rPr>
                <w:rFonts w:cs="Times New Roman"/>
              </w:rPr>
              <w:t>Banner Advertisements</w:t>
            </w:r>
          </w:p>
        </w:tc>
        <w:tc>
          <w:tcPr>
            <w:tcW w:w="6231" w:type="dxa"/>
          </w:tcPr>
          <w:p w14:paraId="39B74883" w14:textId="736BA3A7" w:rsidR="0081404E" w:rsidRDefault="009C7898" w:rsidP="00306EC7">
            <w:pPr>
              <w:spacing w:line="360" w:lineRule="auto"/>
              <w:jc w:val="both"/>
              <w:rPr>
                <w:rFonts w:cs="Times New Roman"/>
              </w:rPr>
            </w:pPr>
            <w:r>
              <w:rPr>
                <w:rFonts w:cs="Times New Roman"/>
              </w:rPr>
              <w:t>Digital advertisements displayed on other websites to attract a wider user attention.</w:t>
            </w:r>
          </w:p>
        </w:tc>
      </w:tr>
      <w:tr w:rsidR="0081404E" w14:paraId="34B20879" w14:textId="77777777" w:rsidTr="0081404E">
        <w:tc>
          <w:tcPr>
            <w:tcW w:w="2785" w:type="dxa"/>
          </w:tcPr>
          <w:p w14:paraId="201C1191" w14:textId="650DCD26" w:rsidR="0081404E" w:rsidRDefault="0081404E" w:rsidP="00CD1007">
            <w:pPr>
              <w:spacing w:line="360" w:lineRule="auto"/>
              <w:jc w:val="both"/>
              <w:rPr>
                <w:rFonts w:cs="Times New Roman"/>
              </w:rPr>
            </w:pPr>
            <w:r>
              <w:rPr>
                <w:rFonts w:cs="Times New Roman"/>
              </w:rPr>
              <w:t>Post-purchase</w:t>
            </w:r>
          </w:p>
        </w:tc>
        <w:tc>
          <w:tcPr>
            <w:tcW w:w="6231" w:type="dxa"/>
          </w:tcPr>
          <w:p w14:paraId="6FDAB72C" w14:textId="10C94CF3" w:rsidR="0081404E" w:rsidRDefault="009C7898" w:rsidP="00CD1007">
            <w:pPr>
              <w:spacing w:line="360" w:lineRule="auto"/>
              <w:jc w:val="both"/>
              <w:rPr>
                <w:rFonts w:cs="Times New Roman"/>
              </w:rPr>
            </w:pPr>
            <w:r>
              <w:rPr>
                <w:rFonts w:cs="Times New Roman"/>
              </w:rPr>
              <w:t>Interactions with customers after a purchase is made.</w:t>
            </w:r>
          </w:p>
        </w:tc>
      </w:tr>
      <w:tr w:rsidR="0081404E" w14:paraId="35944E8B" w14:textId="77777777" w:rsidTr="0081404E">
        <w:tc>
          <w:tcPr>
            <w:tcW w:w="2785" w:type="dxa"/>
          </w:tcPr>
          <w:p w14:paraId="2CFBDC9B" w14:textId="742D7641" w:rsidR="0081404E" w:rsidRDefault="0081404E" w:rsidP="00CD1007">
            <w:pPr>
              <w:spacing w:line="360" w:lineRule="auto"/>
              <w:jc w:val="both"/>
              <w:rPr>
                <w:rFonts w:cs="Times New Roman"/>
              </w:rPr>
            </w:pPr>
            <w:r>
              <w:rPr>
                <w:rFonts w:cs="Times New Roman"/>
              </w:rPr>
              <w:t>Loyalty Programs</w:t>
            </w:r>
          </w:p>
        </w:tc>
        <w:tc>
          <w:tcPr>
            <w:tcW w:w="6231" w:type="dxa"/>
          </w:tcPr>
          <w:p w14:paraId="554AE732" w14:textId="79715C73" w:rsidR="0081404E" w:rsidRDefault="009C7898" w:rsidP="00CD1007">
            <w:pPr>
              <w:spacing w:line="360" w:lineRule="auto"/>
              <w:jc w:val="both"/>
              <w:rPr>
                <w:rFonts w:cs="Times New Roman"/>
              </w:rPr>
            </w:pPr>
            <w:r>
              <w:rPr>
                <w:rFonts w:cs="Times New Roman"/>
              </w:rPr>
              <w:t xml:space="preserve">Strategies to reward customers for their repeated engagement with the organization, product or service. </w:t>
            </w:r>
          </w:p>
        </w:tc>
      </w:tr>
    </w:tbl>
    <w:p w14:paraId="6D2C26C7" w14:textId="0D64B77A" w:rsidR="00074578" w:rsidRPr="00B30D2A" w:rsidRDefault="00CD1007" w:rsidP="00CD1007">
      <w:pPr>
        <w:pStyle w:val="Caption"/>
        <w:tabs>
          <w:tab w:val="left" w:pos="2780"/>
        </w:tabs>
        <w:spacing w:line="360" w:lineRule="auto"/>
      </w:pPr>
      <w:r>
        <w:tab/>
        <w:t xml:space="preserve">Table </w:t>
      </w:r>
      <w:fldSimple w:instr=" SEQ Table \* ARABIC ">
        <w:r>
          <w:rPr>
            <w:noProof/>
          </w:rPr>
          <w:t>1</w:t>
        </w:r>
      </w:fldSimple>
      <w:r>
        <w:t>: Technical Terms and Definitions</w:t>
      </w:r>
    </w:p>
    <w:p w14:paraId="7EDD44B0" w14:textId="77777777" w:rsidR="00CD1007" w:rsidRDefault="00CD1007" w:rsidP="00E901B3">
      <w:pPr>
        <w:pStyle w:val="Heading1"/>
        <w:spacing w:line="360" w:lineRule="auto"/>
        <w:jc w:val="both"/>
        <w:rPr>
          <w:rFonts w:cs="Times New Roman"/>
        </w:rPr>
      </w:pPr>
      <w:bookmarkStart w:id="7" w:name="_Toc159022632"/>
      <w:r>
        <w:rPr>
          <w:rFonts w:cs="Times New Roman"/>
        </w:rPr>
        <w:br w:type="page"/>
      </w:r>
      <w:bookmarkStart w:id="8" w:name="_GoBack"/>
      <w:bookmarkEnd w:id="8"/>
    </w:p>
    <w:p w14:paraId="70DD9E95" w14:textId="6F5DDC67" w:rsidR="00074578" w:rsidRDefault="00074578" w:rsidP="00E901B3">
      <w:pPr>
        <w:pStyle w:val="Heading1"/>
        <w:spacing w:line="360" w:lineRule="auto"/>
        <w:jc w:val="both"/>
        <w:rPr>
          <w:rFonts w:cs="Times New Roman"/>
        </w:rPr>
      </w:pPr>
      <w:r>
        <w:rPr>
          <w:rFonts w:cs="Times New Roman"/>
        </w:rPr>
        <w:lastRenderedPageBreak/>
        <w:t>Question 02 – Search Engine Optimization</w:t>
      </w:r>
      <w:bookmarkEnd w:id="7"/>
    </w:p>
    <w:p w14:paraId="6836EC8C" w14:textId="77777777" w:rsidR="00074578" w:rsidRDefault="00074578" w:rsidP="00E901B3">
      <w:pPr>
        <w:jc w:val="both"/>
      </w:pPr>
    </w:p>
    <w:p w14:paraId="0AE47A7B" w14:textId="112F8CBD" w:rsidR="00074578" w:rsidRDefault="00074578" w:rsidP="00E901B3">
      <w:pPr>
        <w:pStyle w:val="Heading1"/>
        <w:spacing w:line="360" w:lineRule="auto"/>
        <w:jc w:val="both"/>
        <w:rPr>
          <w:rFonts w:cs="Times New Roman"/>
        </w:rPr>
      </w:pPr>
      <w:r>
        <w:rPr>
          <w:rFonts w:cs="Times New Roman"/>
        </w:rPr>
        <w:br w:type="page"/>
      </w:r>
    </w:p>
    <w:p w14:paraId="70B1FD4E" w14:textId="0774CB0F" w:rsidR="00B404DD" w:rsidRDefault="00074578" w:rsidP="00E901B3">
      <w:pPr>
        <w:pStyle w:val="Heading1"/>
        <w:spacing w:line="360" w:lineRule="auto"/>
        <w:jc w:val="both"/>
        <w:rPr>
          <w:rFonts w:cs="Times New Roman"/>
        </w:rPr>
      </w:pPr>
      <w:bookmarkStart w:id="9" w:name="_Toc159022633"/>
      <w:r>
        <w:rPr>
          <w:rFonts w:cs="Times New Roman"/>
        </w:rPr>
        <w:lastRenderedPageBreak/>
        <w:t>Question 03 – Social Media &amp; Traditional Marketing Methods</w:t>
      </w:r>
      <w:bookmarkEnd w:id="9"/>
    </w:p>
    <w:p w14:paraId="269EA065" w14:textId="3DC9F0D3" w:rsidR="00074578" w:rsidRPr="00074578" w:rsidRDefault="00074578" w:rsidP="00074578"/>
    <w:p w14:paraId="48D7568E" w14:textId="6BBBA412" w:rsidR="006F7556" w:rsidRPr="00B55187" w:rsidRDefault="0023012A" w:rsidP="00B55187">
      <w:pPr>
        <w:spacing w:line="360" w:lineRule="auto"/>
        <w:jc w:val="both"/>
        <w:rPr>
          <w:rFonts w:cs="Times New Roman"/>
          <w:szCs w:val="24"/>
        </w:rPr>
        <w:sectPr w:rsidR="006F7556" w:rsidRPr="00B55187" w:rsidSect="006F7556">
          <w:headerReference w:type="default" r:id="rId14"/>
          <w:footerReference w:type="default" r:id="rId15"/>
          <w:pgSz w:w="11906" w:h="16838" w:code="9"/>
          <w:pgMar w:top="1440" w:right="1440" w:bottom="1440" w:left="1440" w:header="720" w:footer="720" w:gutter="0"/>
          <w:pgNumType w:start="1"/>
          <w:cols w:space="720"/>
          <w:docGrid w:linePitch="360"/>
        </w:sectPr>
      </w:pPr>
      <w:r w:rsidRPr="00B55187">
        <w:rPr>
          <w:rFonts w:cs="Times New Roman"/>
          <w:szCs w:val="24"/>
        </w:rPr>
        <w:t xml:space="preserve">  </w:t>
      </w:r>
    </w:p>
    <w:p w14:paraId="646EA028" w14:textId="1DF93816" w:rsidR="008952DE" w:rsidRDefault="00074578" w:rsidP="00AB24FC">
      <w:pPr>
        <w:pStyle w:val="Heading1"/>
        <w:spacing w:line="360" w:lineRule="auto"/>
        <w:jc w:val="both"/>
        <w:rPr>
          <w:rFonts w:cs="Times New Roman"/>
        </w:rPr>
      </w:pPr>
      <w:bookmarkStart w:id="10" w:name="_Toc159022634"/>
      <w:r w:rsidRPr="00B55187">
        <w:rPr>
          <w:rFonts w:cs="Times New Roman"/>
        </w:rPr>
        <w:lastRenderedPageBreak/>
        <w:t>References</w:t>
      </w:r>
      <w:bookmarkEnd w:id="10"/>
      <w:r w:rsidRPr="00B55187">
        <w:rPr>
          <w:rFonts w:cs="Times New Roman"/>
        </w:rPr>
        <w:t xml:space="preserve"> </w:t>
      </w:r>
    </w:p>
    <w:p w14:paraId="369F1A7C" w14:textId="77777777" w:rsidR="00514B08" w:rsidRPr="00514B08" w:rsidRDefault="00514B08" w:rsidP="00514B08">
      <w:pPr>
        <w:pStyle w:val="Bibliography"/>
        <w:rPr>
          <w:rFonts w:cs="Times New Roman"/>
        </w:rPr>
      </w:pPr>
      <w:r>
        <w:fldChar w:fldCharType="begin"/>
      </w:r>
      <w:r>
        <w:instrText xml:space="preserve"> ADDIN ZOTERO_BIBL {"uncited":[],"omitted":[],"custom":[]} CSL_BIBLIOGRAPHY </w:instrText>
      </w:r>
      <w:r>
        <w:fldChar w:fldCharType="separate"/>
      </w:r>
      <w:r w:rsidRPr="00514B08">
        <w:rPr>
          <w:rFonts w:cs="Times New Roman"/>
        </w:rPr>
        <w:t>Digital Marketing Funnel: What Is It and How To Create an Efficient One. (no date). Available from https://rockcontent.com/blog/digital-marketing-funnel/ [Accessed 17 February 2024].</w:t>
      </w:r>
    </w:p>
    <w:p w14:paraId="10C7D86C" w14:textId="77777777" w:rsidR="00514B08" w:rsidRPr="00514B08" w:rsidRDefault="00514B08" w:rsidP="00514B08">
      <w:pPr>
        <w:pStyle w:val="Bibliography"/>
        <w:rPr>
          <w:rFonts w:cs="Times New Roman"/>
        </w:rPr>
      </w:pPr>
      <w:r w:rsidRPr="00514B08">
        <w:rPr>
          <w:rFonts w:cs="Times New Roman"/>
        </w:rPr>
        <w:t xml:space="preserve">Kingsnorth, S. (2022). </w:t>
      </w:r>
      <w:r w:rsidRPr="00514B08">
        <w:rPr>
          <w:rFonts w:cs="Times New Roman"/>
          <w:i/>
          <w:iCs/>
        </w:rPr>
        <w:t>Digital marketing strategy: an integrated approach to online marketing</w:t>
      </w:r>
      <w:r w:rsidRPr="00514B08">
        <w:rPr>
          <w:rFonts w:cs="Times New Roman"/>
        </w:rPr>
        <w:t>, Third Edition. London ; New York, NY: Kogan Page Limited.</w:t>
      </w:r>
    </w:p>
    <w:p w14:paraId="5DC664C0" w14:textId="77777777" w:rsidR="00514B08" w:rsidRPr="00514B08" w:rsidRDefault="00514B08" w:rsidP="00514B08">
      <w:pPr>
        <w:pStyle w:val="Bibliography"/>
        <w:rPr>
          <w:rFonts w:cs="Times New Roman"/>
        </w:rPr>
      </w:pPr>
      <w:r w:rsidRPr="00514B08">
        <w:rPr>
          <w:rFonts w:cs="Times New Roman"/>
        </w:rPr>
        <w:t>The Digital Marketing Funnel Stages, Explained – First Page Sage. (no date). Available from https://firstpagesage.com/seo-blog/digital-marketing-funnel-stages-fc/ [Accessed 17 February 2024].</w:t>
      </w:r>
    </w:p>
    <w:p w14:paraId="1F13F876" w14:textId="77777777" w:rsidR="00514B08" w:rsidRPr="00514B08" w:rsidRDefault="00514B08" w:rsidP="00514B08">
      <w:pPr>
        <w:pStyle w:val="Bibliography"/>
        <w:rPr>
          <w:rFonts w:cs="Times New Roman"/>
        </w:rPr>
      </w:pPr>
      <w:r w:rsidRPr="00514B08">
        <w:rPr>
          <w:rFonts w:cs="Times New Roman"/>
        </w:rPr>
        <w:t xml:space="preserve">The Marketing Funnel: What It Is &amp; How It Works. (no date). </w:t>
      </w:r>
      <w:r w:rsidRPr="00514B08">
        <w:rPr>
          <w:rFonts w:cs="Times New Roman"/>
          <w:i/>
          <w:iCs/>
        </w:rPr>
        <w:t>Semrush Blog</w:t>
      </w:r>
      <w:r w:rsidRPr="00514B08">
        <w:rPr>
          <w:rFonts w:cs="Times New Roman"/>
        </w:rPr>
        <w:t>. Available from https://www.semrush.com/blog/marketing-funnel/ [Accessed 17 February 2024].</w:t>
      </w:r>
    </w:p>
    <w:p w14:paraId="7CE97729" w14:textId="7733B73F" w:rsidR="00514B08" w:rsidRPr="00514B08" w:rsidRDefault="00514B08" w:rsidP="00514B08">
      <w:r>
        <w:fldChar w:fldCharType="end"/>
      </w:r>
    </w:p>
    <w:p w14:paraId="002DB56E" w14:textId="745EC6A0" w:rsidR="00AB24FC" w:rsidRDefault="00AB24FC" w:rsidP="00727AC5">
      <w:pPr>
        <w:spacing w:line="360" w:lineRule="auto"/>
        <w:jc w:val="both"/>
        <w:rPr>
          <w:rFonts w:cs="Times New Roman"/>
          <w:szCs w:val="24"/>
        </w:rPr>
        <w:sectPr w:rsidR="00AB24FC" w:rsidSect="00AB24FC">
          <w:pgSz w:w="11906" w:h="16838" w:code="9"/>
          <w:pgMar w:top="1440" w:right="1440" w:bottom="1440" w:left="1440" w:header="720" w:footer="720" w:gutter="0"/>
          <w:pgNumType w:fmt="upperRoman" w:start="1"/>
          <w:cols w:space="720"/>
          <w:docGrid w:linePitch="360"/>
        </w:sectPr>
      </w:pPr>
    </w:p>
    <w:p w14:paraId="57A083EB" w14:textId="30D20348" w:rsidR="00B404DD" w:rsidRDefault="00074578" w:rsidP="00B55187">
      <w:pPr>
        <w:pStyle w:val="Heading1"/>
        <w:spacing w:line="360" w:lineRule="auto"/>
        <w:jc w:val="both"/>
        <w:rPr>
          <w:rFonts w:cs="Times New Roman"/>
        </w:rPr>
      </w:pPr>
      <w:bookmarkStart w:id="11" w:name="_Toc158198626"/>
      <w:bookmarkStart w:id="12" w:name="_Toc159022635"/>
      <w:r w:rsidRPr="00B55187">
        <w:rPr>
          <w:rFonts w:cs="Times New Roman"/>
        </w:rPr>
        <w:lastRenderedPageBreak/>
        <w:t>Appendix</w:t>
      </w:r>
      <w:bookmarkEnd w:id="11"/>
      <w:bookmarkEnd w:id="12"/>
      <w:r w:rsidRPr="00B55187">
        <w:rPr>
          <w:rFonts w:cs="Times New Roman"/>
        </w:rPr>
        <w:t xml:space="preserve"> </w:t>
      </w:r>
    </w:p>
    <w:sectPr w:rsidR="00B404DD" w:rsidSect="006F7556">
      <w:pgSz w:w="11906" w:h="16838" w:code="9"/>
      <w:pgMar w:top="1440" w:right="1440" w:bottom="1440" w:left="1440" w:header="720" w:footer="720" w:gutter="0"/>
      <w:pgNumType w:fmt="lowerRoman"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5B73E3" w14:textId="77777777" w:rsidR="00745FCD" w:rsidRDefault="00745FCD" w:rsidP="00C00A34">
      <w:pPr>
        <w:spacing w:after="0" w:line="240" w:lineRule="auto"/>
      </w:pPr>
      <w:r>
        <w:separator/>
      </w:r>
    </w:p>
  </w:endnote>
  <w:endnote w:type="continuationSeparator" w:id="0">
    <w:p w14:paraId="7F8FD067" w14:textId="77777777" w:rsidR="00745FCD" w:rsidRDefault="00745FCD" w:rsidP="00C00A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B478C" w14:textId="54143681" w:rsidR="00CD1007" w:rsidRDefault="00CD1007">
    <w:pPr>
      <w:pStyle w:val="Footer"/>
      <w:tabs>
        <w:tab w:val="clear" w:pos="4680"/>
        <w:tab w:val="clear" w:pos="9360"/>
      </w:tabs>
      <w:jc w:val="center"/>
      <w:rPr>
        <w:caps/>
        <w:noProof/>
        <w:color w:val="4472C4" w:themeColor="accent1"/>
      </w:rPr>
    </w:pPr>
  </w:p>
  <w:p w14:paraId="1B6E4477" w14:textId="77777777" w:rsidR="00CD1007" w:rsidRDefault="00CD100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5FE649" w14:textId="77777777" w:rsidR="00CD1007" w:rsidRDefault="00CD1007" w:rsidP="00415638">
    <w:pPr>
      <w:pStyle w:val="Footer"/>
      <w:jc w:val="right"/>
      <w:rPr>
        <w:sz w:val="18"/>
      </w:rPr>
    </w:pPr>
  </w:p>
  <w:p w14:paraId="68A04706" w14:textId="3EA7778E" w:rsidR="00CD1007" w:rsidRPr="00415638" w:rsidRDefault="00CD1007" w:rsidP="0023012A">
    <w:pPr>
      <w:pStyle w:val="Footer"/>
      <w:jc w:val="right"/>
      <w:rPr>
        <w:sz w:val="20"/>
      </w:rPr>
    </w:pPr>
    <w:r>
      <w:rPr>
        <w:sz w:val="20"/>
      </w:rPr>
      <w:t xml:space="preserve">N.  </w:t>
    </w:r>
    <w:proofErr w:type="spellStart"/>
    <w:r>
      <w:rPr>
        <w:sz w:val="20"/>
      </w:rPr>
      <w:t>Amaanie</w:t>
    </w:r>
    <w:proofErr w:type="spellEnd"/>
    <w:r>
      <w:rPr>
        <w:sz w:val="20"/>
      </w:rPr>
      <w:t xml:space="preserve"> </w:t>
    </w:r>
    <w:proofErr w:type="spellStart"/>
    <w:r>
      <w:rPr>
        <w:sz w:val="20"/>
      </w:rPr>
      <w:t>Yoosuf</w:t>
    </w:r>
    <w:proofErr w:type="spellEnd"/>
    <w:r>
      <w:rPr>
        <w:sz w:val="20"/>
      </w:rPr>
      <w:t xml:space="preserve"> | w1809953 | 20200199</w:t>
    </w:r>
    <w:sdt>
      <w:sdtPr>
        <w:rPr>
          <w:sz w:val="22"/>
        </w:rPr>
        <w:id w:val="-538115810"/>
        <w:docPartObj>
          <w:docPartGallery w:val="Page Numbers (Bottom of Page)"/>
          <w:docPartUnique/>
        </w:docPartObj>
      </w:sdtPr>
      <w:sdtEndPr>
        <w:rPr>
          <w:noProof/>
        </w:rPr>
      </w:sdtEndPr>
      <w:sdtContent>
        <w:r>
          <w:rPr>
            <w:sz w:val="22"/>
          </w:rPr>
          <w:t xml:space="preserve">                                                                                               </w:t>
        </w:r>
        <w:r w:rsidRPr="00415638">
          <w:rPr>
            <w:sz w:val="22"/>
          </w:rPr>
          <w:fldChar w:fldCharType="begin"/>
        </w:r>
        <w:r w:rsidRPr="00415638">
          <w:rPr>
            <w:sz w:val="22"/>
          </w:rPr>
          <w:instrText xml:space="preserve"> PAGE   \* MERGEFORMAT </w:instrText>
        </w:r>
        <w:r w:rsidRPr="00415638">
          <w:rPr>
            <w:sz w:val="22"/>
          </w:rPr>
          <w:fldChar w:fldCharType="separate"/>
        </w:r>
        <w:r w:rsidR="00306EC7">
          <w:rPr>
            <w:noProof/>
            <w:sz w:val="22"/>
          </w:rPr>
          <w:t>ii</w:t>
        </w:r>
        <w:r w:rsidRPr="00415638">
          <w:rPr>
            <w:noProof/>
            <w:sz w:val="22"/>
          </w:rPr>
          <w:fldChar w:fldCharType="end"/>
        </w:r>
      </w:sdtContent>
    </w:sdt>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87ABE6" w14:textId="77777777" w:rsidR="00CD1007" w:rsidRDefault="00CD1007" w:rsidP="00415638">
    <w:pPr>
      <w:pStyle w:val="Footer"/>
      <w:jc w:val="right"/>
      <w:rPr>
        <w:sz w:val="18"/>
      </w:rPr>
    </w:pPr>
  </w:p>
  <w:p w14:paraId="23DA6336" w14:textId="798ED654" w:rsidR="00CD1007" w:rsidRPr="00415638" w:rsidRDefault="00CD1007" w:rsidP="0023012A">
    <w:pPr>
      <w:pStyle w:val="Footer"/>
      <w:jc w:val="right"/>
      <w:rPr>
        <w:sz w:val="20"/>
      </w:rPr>
    </w:pPr>
    <w:r>
      <w:rPr>
        <w:sz w:val="20"/>
      </w:rPr>
      <w:t xml:space="preserve">N.  </w:t>
    </w:r>
    <w:proofErr w:type="spellStart"/>
    <w:r>
      <w:rPr>
        <w:sz w:val="20"/>
      </w:rPr>
      <w:t>Amaanie</w:t>
    </w:r>
    <w:proofErr w:type="spellEnd"/>
    <w:r>
      <w:rPr>
        <w:sz w:val="20"/>
      </w:rPr>
      <w:t xml:space="preserve"> </w:t>
    </w:r>
    <w:proofErr w:type="spellStart"/>
    <w:r>
      <w:rPr>
        <w:sz w:val="20"/>
      </w:rPr>
      <w:t>Yoosuf</w:t>
    </w:r>
    <w:proofErr w:type="spellEnd"/>
    <w:r>
      <w:rPr>
        <w:sz w:val="20"/>
      </w:rPr>
      <w:t xml:space="preserve"> | w1809953 | 20200199</w:t>
    </w:r>
    <w:sdt>
      <w:sdtPr>
        <w:rPr>
          <w:sz w:val="22"/>
        </w:rPr>
        <w:id w:val="-1387175507"/>
        <w:docPartObj>
          <w:docPartGallery w:val="Page Numbers (Bottom of Page)"/>
          <w:docPartUnique/>
        </w:docPartObj>
      </w:sdtPr>
      <w:sdtEndPr>
        <w:rPr>
          <w:noProof/>
        </w:rPr>
      </w:sdtEndPr>
      <w:sdtContent>
        <w:r>
          <w:rPr>
            <w:sz w:val="22"/>
          </w:rPr>
          <w:t xml:space="preserve">                                                                                               </w:t>
        </w:r>
        <w:r w:rsidRPr="00415638">
          <w:rPr>
            <w:sz w:val="22"/>
          </w:rPr>
          <w:fldChar w:fldCharType="begin"/>
        </w:r>
        <w:r w:rsidRPr="00415638">
          <w:rPr>
            <w:sz w:val="22"/>
          </w:rPr>
          <w:instrText xml:space="preserve"> PAGE   \* MERGEFORMAT </w:instrText>
        </w:r>
        <w:r w:rsidRPr="00415638">
          <w:rPr>
            <w:sz w:val="22"/>
          </w:rPr>
          <w:fldChar w:fldCharType="separate"/>
        </w:r>
        <w:r w:rsidR="00306EC7">
          <w:rPr>
            <w:noProof/>
            <w:sz w:val="22"/>
          </w:rPr>
          <w:t>5</w:t>
        </w:r>
        <w:r w:rsidRPr="00415638">
          <w:rPr>
            <w:noProof/>
            <w:sz w:val="22"/>
          </w:rPr>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14D732" w14:textId="77777777" w:rsidR="00745FCD" w:rsidRDefault="00745FCD" w:rsidP="00C00A34">
      <w:pPr>
        <w:spacing w:after="0" w:line="240" w:lineRule="auto"/>
      </w:pPr>
      <w:r>
        <w:separator/>
      </w:r>
    </w:p>
  </w:footnote>
  <w:footnote w:type="continuationSeparator" w:id="0">
    <w:p w14:paraId="37942FDD" w14:textId="77777777" w:rsidR="00745FCD" w:rsidRDefault="00745FCD" w:rsidP="00C00A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301797" w14:textId="5E5ADD35" w:rsidR="00CD1007" w:rsidRPr="0054061D" w:rsidRDefault="00CD1007" w:rsidP="009D2E92">
    <w:pPr>
      <w:pStyle w:val="Header"/>
      <w:rPr>
        <w:sz w:val="20"/>
        <w:szCs w:val="18"/>
      </w:rPr>
    </w:pPr>
    <w:r>
      <w:rPr>
        <w:sz w:val="20"/>
        <w:szCs w:val="18"/>
      </w:rPr>
      <w:t>Digital Marketing, Social Media &amp; Web Analytics</w:t>
    </w:r>
    <w:r>
      <w:rPr>
        <w:sz w:val="20"/>
        <w:szCs w:val="18"/>
      </w:rPr>
      <w:tab/>
    </w:r>
    <w:r>
      <w:rPr>
        <w:sz w:val="20"/>
        <w:szCs w:val="18"/>
      </w:rPr>
      <w:tab/>
      <w:t>Coursework 01</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CA6055" w14:textId="77777777" w:rsidR="00CD1007" w:rsidRPr="0054061D" w:rsidRDefault="00CD1007" w:rsidP="00DF253F">
    <w:pPr>
      <w:pStyle w:val="Header"/>
      <w:rPr>
        <w:sz w:val="20"/>
        <w:szCs w:val="18"/>
      </w:rPr>
    </w:pPr>
    <w:r>
      <w:rPr>
        <w:sz w:val="20"/>
        <w:szCs w:val="18"/>
      </w:rPr>
      <w:t>Digital Marketing, Social Media &amp; Web Analytics</w:t>
    </w:r>
    <w:r>
      <w:rPr>
        <w:sz w:val="20"/>
        <w:szCs w:val="18"/>
      </w:rPr>
      <w:tab/>
    </w:r>
    <w:r>
      <w:rPr>
        <w:sz w:val="20"/>
        <w:szCs w:val="18"/>
      </w:rPr>
      <w:tab/>
      <w:t>Coursework 01</w:t>
    </w:r>
  </w:p>
  <w:p w14:paraId="2EE68FA2" w14:textId="4B1C6E90" w:rsidR="00CD1007" w:rsidRPr="00DF253F" w:rsidRDefault="00CD1007" w:rsidP="00DF253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B614F4"/>
    <w:multiLevelType w:val="hybridMultilevel"/>
    <w:tmpl w:val="67B04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A05B5"/>
    <w:multiLevelType w:val="multilevel"/>
    <w:tmpl w:val="2A8A3C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26436A1"/>
    <w:multiLevelType w:val="multilevel"/>
    <w:tmpl w:val="1EFAA7B6"/>
    <w:lvl w:ilvl="0">
      <w:start w:val="2"/>
      <w:numFmt w:val="decimal"/>
      <w:lvlText w:val="%1."/>
      <w:lvlJc w:val="left"/>
      <w:pPr>
        <w:ind w:left="675" w:hanging="6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51C07A1"/>
    <w:multiLevelType w:val="hybridMultilevel"/>
    <w:tmpl w:val="95682A42"/>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4A6EFA"/>
    <w:multiLevelType w:val="hybridMultilevel"/>
    <w:tmpl w:val="7A662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21083A"/>
    <w:multiLevelType w:val="multilevel"/>
    <w:tmpl w:val="B08A36D0"/>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E8F79B8"/>
    <w:multiLevelType w:val="multilevel"/>
    <w:tmpl w:val="C482627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2CE76CB"/>
    <w:multiLevelType w:val="hybridMultilevel"/>
    <w:tmpl w:val="4D5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795247"/>
    <w:multiLevelType w:val="multilevel"/>
    <w:tmpl w:val="6FA4862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C224019"/>
    <w:multiLevelType w:val="multilevel"/>
    <w:tmpl w:val="65E8EBFC"/>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5A130BA"/>
    <w:multiLevelType w:val="multilevel"/>
    <w:tmpl w:val="21D68F0E"/>
    <w:lvl w:ilvl="0">
      <w:start w:val="1"/>
      <w:numFmt w:val="decimal"/>
      <w:lvlText w:val="%1."/>
      <w:lvlJc w:val="left"/>
      <w:pPr>
        <w:ind w:left="450" w:hanging="450"/>
      </w:pPr>
      <w:rPr>
        <w:rFonts w:hint="default"/>
      </w:rPr>
    </w:lvl>
    <w:lvl w:ilvl="1">
      <w:start w:val="1"/>
      <w:numFmt w:val="decimal"/>
      <w:lvlText w:val="%1.%2."/>
      <w:lvlJc w:val="left"/>
      <w:pPr>
        <w:ind w:left="795" w:hanging="720"/>
      </w:pPr>
      <w:rPr>
        <w:rFonts w:hint="default"/>
      </w:rPr>
    </w:lvl>
    <w:lvl w:ilvl="2">
      <w:start w:val="1"/>
      <w:numFmt w:val="decimal"/>
      <w:lvlText w:val="%1.%2.%3."/>
      <w:lvlJc w:val="left"/>
      <w:pPr>
        <w:ind w:left="870" w:hanging="720"/>
      </w:pPr>
      <w:rPr>
        <w:rFonts w:hint="default"/>
      </w:rPr>
    </w:lvl>
    <w:lvl w:ilvl="3">
      <w:start w:val="1"/>
      <w:numFmt w:val="decimal"/>
      <w:lvlText w:val="%1.%2.%3.%4."/>
      <w:lvlJc w:val="left"/>
      <w:pPr>
        <w:ind w:left="1305" w:hanging="1080"/>
      </w:pPr>
      <w:rPr>
        <w:rFonts w:hint="default"/>
      </w:rPr>
    </w:lvl>
    <w:lvl w:ilvl="4">
      <w:start w:val="1"/>
      <w:numFmt w:val="decimal"/>
      <w:lvlText w:val="%1.%2.%3.%4.%5."/>
      <w:lvlJc w:val="left"/>
      <w:pPr>
        <w:ind w:left="1380" w:hanging="1080"/>
      </w:pPr>
      <w:rPr>
        <w:rFonts w:hint="default"/>
      </w:rPr>
    </w:lvl>
    <w:lvl w:ilvl="5">
      <w:start w:val="1"/>
      <w:numFmt w:val="decimal"/>
      <w:lvlText w:val="%1.%2.%3.%4.%5.%6."/>
      <w:lvlJc w:val="left"/>
      <w:pPr>
        <w:ind w:left="1815" w:hanging="1440"/>
      </w:pPr>
      <w:rPr>
        <w:rFonts w:hint="default"/>
      </w:rPr>
    </w:lvl>
    <w:lvl w:ilvl="6">
      <w:start w:val="1"/>
      <w:numFmt w:val="decimal"/>
      <w:lvlText w:val="%1.%2.%3.%4.%5.%6.%7."/>
      <w:lvlJc w:val="left"/>
      <w:pPr>
        <w:ind w:left="2250" w:hanging="1800"/>
      </w:pPr>
      <w:rPr>
        <w:rFonts w:hint="default"/>
      </w:rPr>
    </w:lvl>
    <w:lvl w:ilvl="7">
      <w:start w:val="1"/>
      <w:numFmt w:val="decimal"/>
      <w:lvlText w:val="%1.%2.%3.%4.%5.%6.%7.%8."/>
      <w:lvlJc w:val="left"/>
      <w:pPr>
        <w:ind w:left="2325" w:hanging="1800"/>
      </w:pPr>
      <w:rPr>
        <w:rFonts w:hint="default"/>
      </w:rPr>
    </w:lvl>
    <w:lvl w:ilvl="8">
      <w:start w:val="1"/>
      <w:numFmt w:val="decimal"/>
      <w:lvlText w:val="%1.%2.%3.%4.%5.%6.%7.%8.%9."/>
      <w:lvlJc w:val="left"/>
      <w:pPr>
        <w:ind w:left="2760" w:hanging="2160"/>
      </w:pPr>
      <w:rPr>
        <w:rFonts w:hint="default"/>
      </w:rPr>
    </w:lvl>
  </w:abstractNum>
  <w:abstractNum w:abstractNumId="11" w15:restartNumberingAfterBreak="0">
    <w:nsid w:val="3A5041E2"/>
    <w:multiLevelType w:val="multilevel"/>
    <w:tmpl w:val="57B2D0A2"/>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842419"/>
    <w:multiLevelType w:val="hybridMultilevel"/>
    <w:tmpl w:val="67B04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71D1F"/>
    <w:multiLevelType w:val="hybridMultilevel"/>
    <w:tmpl w:val="67B04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B839C3"/>
    <w:multiLevelType w:val="multilevel"/>
    <w:tmpl w:val="54ACB026"/>
    <w:lvl w:ilvl="0">
      <w:start w:val="1"/>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E44909"/>
    <w:multiLevelType w:val="multilevel"/>
    <w:tmpl w:val="61D49F2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B20487B"/>
    <w:multiLevelType w:val="multilevel"/>
    <w:tmpl w:val="218C50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B2F1D06"/>
    <w:multiLevelType w:val="multilevel"/>
    <w:tmpl w:val="49D4BD0C"/>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C286363"/>
    <w:multiLevelType w:val="multilevel"/>
    <w:tmpl w:val="563A6DE4"/>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2141169"/>
    <w:multiLevelType w:val="hybridMultilevel"/>
    <w:tmpl w:val="58BED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9F50FD"/>
    <w:multiLevelType w:val="hybridMultilevel"/>
    <w:tmpl w:val="8E18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D13322"/>
    <w:multiLevelType w:val="hybridMultilevel"/>
    <w:tmpl w:val="D206A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8291262"/>
    <w:multiLevelType w:val="multilevel"/>
    <w:tmpl w:val="E5EAF398"/>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8B4567B"/>
    <w:multiLevelType w:val="hybridMultilevel"/>
    <w:tmpl w:val="DC146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0039B9"/>
    <w:multiLevelType w:val="hybridMultilevel"/>
    <w:tmpl w:val="4896FC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77132B"/>
    <w:multiLevelType w:val="hybridMultilevel"/>
    <w:tmpl w:val="1C6E0F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AC5341"/>
    <w:multiLevelType w:val="hybridMultilevel"/>
    <w:tmpl w:val="3A66B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0"/>
  </w:num>
  <w:num w:numId="3">
    <w:abstractNumId w:val="16"/>
  </w:num>
  <w:num w:numId="4">
    <w:abstractNumId w:val="3"/>
  </w:num>
  <w:num w:numId="5">
    <w:abstractNumId w:val="6"/>
  </w:num>
  <w:num w:numId="6">
    <w:abstractNumId w:val="11"/>
  </w:num>
  <w:num w:numId="7">
    <w:abstractNumId w:val="1"/>
  </w:num>
  <w:num w:numId="8">
    <w:abstractNumId w:val="5"/>
  </w:num>
  <w:num w:numId="9">
    <w:abstractNumId w:val="14"/>
  </w:num>
  <w:num w:numId="10">
    <w:abstractNumId w:val="10"/>
  </w:num>
  <w:num w:numId="11">
    <w:abstractNumId w:val="18"/>
  </w:num>
  <w:num w:numId="12">
    <w:abstractNumId w:val="17"/>
  </w:num>
  <w:num w:numId="13">
    <w:abstractNumId w:val="2"/>
  </w:num>
  <w:num w:numId="14">
    <w:abstractNumId w:val="22"/>
  </w:num>
  <w:num w:numId="15">
    <w:abstractNumId w:val="4"/>
  </w:num>
  <w:num w:numId="16">
    <w:abstractNumId w:val="9"/>
  </w:num>
  <w:num w:numId="17">
    <w:abstractNumId w:val="13"/>
  </w:num>
  <w:num w:numId="18">
    <w:abstractNumId w:val="7"/>
  </w:num>
  <w:num w:numId="19">
    <w:abstractNumId w:val="25"/>
  </w:num>
  <w:num w:numId="20">
    <w:abstractNumId w:val="19"/>
  </w:num>
  <w:num w:numId="21">
    <w:abstractNumId w:val="26"/>
  </w:num>
  <w:num w:numId="22">
    <w:abstractNumId w:val="8"/>
  </w:num>
  <w:num w:numId="23">
    <w:abstractNumId w:val="15"/>
  </w:num>
  <w:num w:numId="24">
    <w:abstractNumId w:val="12"/>
  </w:num>
  <w:num w:numId="25">
    <w:abstractNumId w:val="0"/>
  </w:num>
  <w:num w:numId="26">
    <w:abstractNumId w:val="23"/>
  </w:num>
  <w:num w:numId="27">
    <w:abstractNumId w:val="2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5B2D"/>
    <w:rsid w:val="00000085"/>
    <w:rsid w:val="00004A2E"/>
    <w:rsid w:val="00005EE0"/>
    <w:rsid w:val="0000627C"/>
    <w:rsid w:val="00012E6B"/>
    <w:rsid w:val="00013F31"/>
    <w:rsid w:val="0002082E"/>
    <w:rsid w:val="0002144F"/>
    <w:rsid w:val="00023E18"/>
    <w:rsid w:val="00041B50"/>
    <w:rsid w:val="00042274"/>
    <w:rsid w:val="00042B22"/>
    <w:rsid w:val="00043DE3"/>
    <w:rsid w:val="0004659F"/>
    <w:rsid w:val="00074578"/>
    <w:rsid w:val="000761E4"/>
    <w:rsid w:val="0008433C"/>
    <w:rsid w:val="00096007"/>
    <w:rsid w:val="000A3EB9"/>
    <w:rsid w:val="000B0FED"/>
    <w:rsid w:val="000B1B0F"/>
    <w:rsid w:val="000B7DC5"/>
    <w:rsid w:val="000C0697"/>
    <w:rsid w:val="000C2BBF"/>
    <w:rsid w:val="000C3E09"/>
    <w:rsid w:val="000C47D9"/>
    <w:rsid w:val="000C74CA"/>
    <w:rsid w:val="000E4E2D"/>
    <w:rsid w:val="000F3F7B"/>
    <w:rsid w:val="000F7EFD"/>
    <w:rsid w:val="00103830"/>
    <w:rsid w:val="00122C54"/>
    <w:rsid w:val="0012338B"/>
    <w:rsid w:val="00124BD7"/>
    <w:rsid w:val="00142481"/>
    <w:rsid w:val="00147A62"/>
    <w:rsid w:val="001708E0"/>
    <w:rsid w:val="00175448"/>
    <w:rsid w:val="00181C6E"/>
    <w:rsid w:val="00187D57"/>
    <w:rsid w:val="00193BB5"/>
    <w:rsid w:val="00194715"/>
    <w:rsid w:val="001A5768"/>
    <w:rsid w:val="001A701A"/>
    <w:rsid w:val="001A7BD2"/>
    <w:rsid w:val="001B3673"/>
    <w:rsid w:val="001B5A83"/>
    <w:rsid w:val="001C1F15"/>
    <w:rsid w:val="001C4BC8"/>
    <w:rsid w:val="001C7345"/>
    <w:rsid w:val="001D1250"/>
    <w:rsid w:val="001D3792"/>
    <w:rsid w:val="001D3B96"/>
    <w:rsid w:val="001F77D0"/>
    <w:rsid w:val="00210DBB"/>
    <w:rsid w:val="00213CC4"/>
    <w:rsid w:val="00214DFC"/>
    <w:rsid w:val="002168F8"/>
    <w:rsid w:val="00217D41"/>
    <w:rsid w:val="0023012A"/>
    <w:rsid w:val="0023051A"/>
    <w:rsid w:val="0023553F"/>
    <w:rsid w:val="00240F8E"/>
    <w:rsid w:val="002427B7"/>
    <w:rsid w:val="0025653C"/>
    <w:rsid w:val="002572DF"/>
    <w:rsid w:val="00257896"/>
    <w:rsid w:val="00260254"/>
    <w:rsid w:val="002736EA"/>
    <w:rsid w:val="00273A93"/>
    <w:rsid w:val="0027568A"/>
    <w:rsid w:val="00293066"/>
    <w:rsid w:val="00296E81"/>
    <w:rsid w:val="002A7688"/>
    <w:rsid w:val="002B511E"/>
    <w:rsid w:val="002B553D"/>
    <w:rsid w:val="002C448A"/>
    <w:rsid w:val="002C4FEC"/>
    <w:rsid w:val="002D013F"/>
    <w:rsid w:val="002D1458"/>
    <w:rsid w:val="002D264A"/>
    <w:rsid w:val="002D7137"/>
    <w:rsid w:val="002E3B8A"/>
    <w:rsid w:val="002E7D9C"/>
    <w:rsid w:val="002F09BF"/>
    <w:rsid w:val="002F2778"/>
    <w:rsid w:val="002F514F"/>
    <w:rsid w:val="002F68ED"/>
    <w:rsid w:val="003018DB"/>
    <w:rsid w:val="00306EC7"/>
    <w:rsid w:val="00311FDE"/>
    <w:rsid w:val="00315D8B"/>
    <w:rsid w:val="0032011A"/>
    <w:rsid w:val="0032334C"/>
    <w:rsid w:val="003237E6"/>
    <w:rsid w:val="003349EF"/>
    <w:rsid w:val="00337CFE"/>
    <w:rsid w:val="00340935"/>
    <w:rsid w:val="00347D47"/>
    <w:rsid w:val="00365B2D"/>
    <w:rsid w:val="0037348F"/>
    <w:rsid w:val="003736CE"/>
    <w:rsid w:val="00380B11"/>
    <w:rsid w:val="00382184"/>
    <w:rsid w:val="0038342A"/>
    <w:rsid w:val="00386CAC"/>
    <w:rsid w:val="00391CF3"/>
    <w:rsid w:val="003938DB"/>
    <w:rsid w:val="003958E3"/>
    <w:rsid w:val="0039642A"/>
    <w:rsid w:val="003A14B7"/>
    <w:rsid w:val="003A51B8"/>
    <w:rsid w:val="003A74E6"/>
    <w:rsid w:val="003B029E"/>
    <w:rsid w:val="003B23AE"/>
    <w:rsid w:val="003D125E"/>
    <w:rsid w:val="003D193D"/>
    <w:rsid w:val="003D4D1B"/>
    <w:rsid w:val="003E18E0"/>
    <w:rsid w:val="003F5536"/>
    <w:rsid w:val="0040737F"/>
    <w:rsid w:val="004110CD"/>
    <w:rsid w:val="00412D7E"/>
    <w:rsid w:val="00415638"/>
    <w:rsid w:val="0041762F"/>
    <w:rsid w:val="004238B3"/>
    <w:rsid w:val="0042502D"/>
    <w:rsid w:val="004454A9"/>
    <w:rsid w:val="004473CE"/>
    <w:rsid w:val="00457ED4"/>
    <w:rsid w:val="004653D0"/>
    <w:rsid w:val="00470CCA"/>
    <w:rsid w:val="004756CA"/>
    <w:rsid w:val="004774E8"/>
    <w:rsid w:val="00485792"/>
    <w:rsid w:val="00487632"/>
    <w:rsid w:val="00496996"/>
    <w:rsid w:val="004A30B1"/>
    <w:rsid w:val="004B062C"/>
    <w:rsid w:val="004B15DA"/>
    <w:rsid w:val="004B472D"/>
    <w:rsid w:val="004C3778"/>
    <w:rsid w:val="004C57DF"/>
    <w:rsid w:val="004C7BE9"/>
    <w:rsid w:val="004D0959"/>
    <w:rsid w:val="004D4711"/>
    <w:rsid w:val="004E5954"/>
    <w:rsid w:val="004F19D3"/>
    <w:rsid w:val="004F4E45"/>
    <w:rsid w:val="004F68C5"/>
    <w:rsid w:val="00512A83"/>
    <w:rsid w:val="00514B08"/>
    <w:rsid w:val="005254F1"/>
    <w:rsid w:val="00526AB4"/>
    <w:rsid w:val="0054061D"/>
    <w:rsid w:val="00544981"/>
    <w:rsid w:val="005471A4"/>
    <w:rsid w:val="0055353A"/>
    <w:rsid w:val="0055645A"/>
    <w:rsid w:val="00557822"/>
    <w:rsid w:val="0055789D"/>
    <w:rsid w:val="00561A6C"/>
    <w:rsid w:val="00564E9D"/>
    <w:rsid w:val="005707BD"/>
    <w:rsid w:val="00574C8E"/>
    <w:rsid w:val="00575FF6"/>
    <w:rsid w:val="00584CD7"/>
    <w:rsid w:val="00593B84"/>
    <w:rsid w:val="00596231"/>
    <w:rsid w:val="00597B54"/>
    <w:rsid w:val="005A24B6"/>
    <w:rsid w:val="005B0C67"/>
    <w:rsid w:val="005B45FA"/>
    <w:rsid w:val="005B4FD3"/>
    <w:rsid w:val="005B64C0"/>
    <w:rsid w:val="005C6157"/>
    <w:rsid w:val="005D4F6E"/>
    <w:rsid w:val="005E05FB"/>
    <w:rsid w:val="005E2507"/>
    <w:rsid w:val="005E2951"/>
    <w:rsid w:val="005E5D16"/>
    <w:rsid w:val="005F35CD"/>
    <w:rsid w:val="005F4063"/>
    <w:rsid w:val="00613A82"/>
    <w:rsid w:val="00614F69"/>
    <w:rsid w:val="0061659C"/>
    <w:rsid w:val="00622818"/>
    <w:rsid w:val="00624118"/>
    <w:rsid w:val="0062545C"/>
    <w:rsid w:val="0063102D"/>
    <w:rsid w:val="00632291"/>
    <w:rsid w:val="0063409D"/>
    <w:rsid w:val="00635F94"/>
    <w:rsid w:val="00636296"/>
    <w:rsid w:val="00637CD7"/>
    <w:rsid w:val="00640FCA"/>
    <w:rsid w:val="0064259F"/>
    <w:rsid w:val="00646E17"/>
    <w:rsid w:val="00647C37"/>
    <w:rsid w:val="0065608A"/>
    <w:rsid w:val="00656D8A"/>
    <w:rsid w:val="00671A89"/>
    <w:rsid w:val="00671F90"/>
    <w:rsid w:val="00674374"/>
    <w:rsid w:val="006776D6"/>
    <w:rsid w:val="00682DBA"/>
    <w:rsid w:val="006866A3"/>
    <w:rsid w:val="00687286"/>
    <w:rsid w:val="00690877"/>
    <w:rsid w:val="00691A2A"/>
    <w:rsid w:val="00696B28"/>
    <w:rsid w:val="00696D8F"/>
    <w:rsid w:val="00697178"/>
    <w:rsid w:val="006A43AB"/>
    <w:rsid w:val="006A5DF5"/>
    <w:rsid w:val="006C77A9"/>
    <w:rsid w:val="006D1D99"/>
    <w:rsid w:val="006D2B5E"/>
    <w:rsid w:val="006E1D33"/>
    <w:rsid w:val="006E32BA"/>
    <w:rsid w:val="006F3E55"/>
    <w:rsid w:val="006F64EE"/>
    <w:rsid w:val="006F7556"/>
    <w:rsid w:val="00703ACA"/>
    <w:rsid w:val="007076E3"/>
    <w:rsid w:val="00712D47"/>
    <w:rsid w:val="0071660A"/>
    <w:rsid w:val="0072192C"/>
    <w:rsid w:val="007249D7"/>
    <w:rsid w:val="00724F64"/>
    <w:rsid w:val="007262BF"/>
    <w:rsid w:val="00727AC5"/>
    <w:rsid w:val="00731B26"/>
    <w:rsid w:val="0073448B"/>
    <w:rsid w:val="00742B62"/>
    <w:rsid w:val="00743E9E"/>
    <w:rsid w:val="00744F7F"/>
    <w:rsid w:val="00745FCD"/>
    <w:rsid w:val="0075428D"/>
    <w:rsid w:val="007574CF"/>
    <w:rsid w:val="0076140F"/>
    <w:rsid w:val="00767821"/>
    <w:rsid w:val="00771E00"/>
    <w:rsid w:val="00771E09"/>
    <w:rsid w:val="00781EDC"/>
    <w:rsid w:val="007835FC"/>
    <w:rsid w:val="00786FA6"/>
    <w:rsid w:val="00794E70"/>
    <w:rsid w:val="00796F67"/>
    <w:rsid w:val="007A5395"/>
    <w:rsid w:val="007A7423"/>
    <w:rsid w:val="007A7C4B"/>
    <w:rsid w:val="007B17FA"/>
    <w:rsid w:val="007B4C4B"/>
    <w:rsid w:val="007B5D9A"/>
    <w:rsid w:val="007B5F4A"/>
    <w:rsid w:val="007B72C1"/>
    <w:rsid w:val="007C1C3E"/>
    <w:rsid w:val="007C7B26"/>
    <w:rsid w:val="007D2A6B"/>
    <w:rsid w:val="007D6058"/>
    <w:rsid w:val="007D7FC7"/>
    <w:rsid w:val="00800D30"/>
    <w:rsid w:val="0081404E"/>
    <w:rsid w:val="00815DC9"/>
    <w:rsid w:val="0081789F"/>
    <w:rsid w:val="00830483"/>
    <w:rsid w:val="00842B60"/>
    <w:rsid w:val="00842CFD"/>
    <w:rsid w:val="00850296"/>
    <w:rsid w:val="008631B2"/>
    <w:rsid w:val="0086703B"/>
    <w:rsid w:val="008952DE"/>
    <w:rsid w:val="008A0AAE"/>
    <w:rsid w:val="008A16FB"/>
    <w:rsid w:val="008B3411"/>
    <w:rsid w:val="008B52F6"/>
    <w:rsid w:val="008B5554"/>
    <w:rsid w:val="008B570D"/>
    <w:rsid w:val="008C0183"/>
    <w:rsid w:val="008C0597"/>
    <w:rsid w:val="008C6BD0"/>
    <w:rsid w:val="008D2730"/>
    <w:rsid w:val="008E3403"/>
    <w:rsid w:val="008E45EA"/>
    <w:rsid w:val="008E5E9A"/>
    <w:rsid w:val="008E7C02"/>
    <w:rsid w:val="008F0D6B"/>
    <w:rsid w:val="008F66DA"/>
    <w:rsid w:val="009033AC"/>
    <w:rsid w:val="009046CE"/>
    <w:rsid w:val="00911325"/>
    <w:rsid w:val="00912833"/>
    <w:rsid w:val="009164F0"/>
    <w:rsid w:val="009212DD"/>
    <w:rsid w:val="009330C3"/>
    <w:rsid w:val="0094118E"/>
    <w:rsid w:val="00943853"/>
    <w:rsid w:val="009658B5"/>
    <w:rsid w:val="00967F92"/>
    <w:rsid w:val="0097126B"/>
    <w:rsid w:val="009756B9"/>
    <w:rsid w:val="00982146"/>
    <w:rsid w:val="009829B4"/>
    <w:rsid w:val="00985857"/>
    <w:rsid w:val="00986E9B"/>
    <w:rsid w:val="00995185"/>
    <w:rsid w:val="00996433"/>
    <w:rsid w:val="009A5956"/>
    <w:rsid w:val="009A6A2E"/>
    <w:rsid w:val="009B232A"/>
    <w:rsid w:val="009B4D29"/>
    <w:rsid w:val="009C1E68"/>
    <w:rsid w:val="009C766A"/>
    <w:rsid w:val="009C7898"/>
    <w:rsid w:val="009D1B33"/>
    <w:rsid w:val="009D281F"/>
    <w:rsid w:val="009D2E92"/>
    <w:rsid w:val="009D488B"/>
    <w:rsid w:val="009D48EC"/>
    <w:rsid w:val="009E0208"/>
    <w:rsid w:val="009E08F2"/>
    <w:rsid w:val="009E391A"/>
    <w:rsid w:val="009E4ACB"/>
    <w:rsid w:val="009F36EA"/>
    <w:rsid w:val="00A05FE1"/>
    <w:rsid w:val="00A06E7A"/>
    <w:rsid w:val="00A12299"/>
    <w:rsid w:val="00A136CA"/>
    <w:rsid w:val="00A1484D"/>
    <w:rsid w:val="00A2072B"/>
    <w:rsid w:val="00A24882"/>
    <w:rsid w:val="00A3044E"/>
    <w:rsid w:val="00A34262"/>
    <w:rsid w:val="00A446C4"/>
    <w:rsid w:val="00A521CC"/>
    <w:rsid w:val="00A523B3"/>
    <w:rsid w:val="00A52487"/>
    <w:rsid w:val="00A5321F"/>
    <w:rsid w:val="00A54AE6"/>
    <w:rsid w:val="00A5504D"/>
    <w:rsid w:val="00A574F3"/>
    <w:rsid w:val="00A72272"/>
    <w:rsid w:val="00A74246"/>
    <w:rsid w:val="00A92413"/>
    <w:rsid w:val="00A93D50"/>
    <w:rsid w:val="00A9634F"/>
    <w:rsid w:val="00AA43B9"/>
    <w:rsid w:val="00AA765D"/>
    <w:rsid w:val="00AB24FC"/>
    <w:rsid w:val="00AB2B2B"/>
    <w:rsid w:val="00AB55CD"/>
    <w:rsid w:val="00AB5767"/>
    <w:rsid w:val="00AD0506"/>
    <w:rsid w:val="00AD06E8"/>
    <w:rsid w:val="00AD4EF3"/>
    <w:rsid w:val="00AD6000"/>
    <w:rsid w:val="00AF0946"/>
    <w:rsid w:val="00B008F4"/>
    <w:rsid w:val="00B07B95"/>
    <w:rsid w:val="00B15336"/>
    <w:rsid w:val="00B20518"/>
    <w:rsid w:val="00B20833"/>
    <w:rsid w:val="00B24693"/>
    <w:rsid w:val="00B2516C"/>
    <w:rsid w:val="00B27706"/>
    <w:rsid w:val="00B27779"/>
    <w:rsid w:val="00B30D2A"/>
    <w:rsid w:val="00B33281"/>
    <w:rsid w:val="00B35B83"/>
    <w:rsid w:val="00B364E8"/>
    <w:rsid w:val="00B404DD"/>
    <w:rsid w:val="00B46E39"/>
    <w:rsid w:val="00B46EE4"/>
    <w:rsid w:val="00B55187"/>
    <w:rsid w:val="00B56357"/>
    <w:rsid w:val="00B6273F"/>
    <w:rsid w:val="00B6316D"/>
    <w:rsid w:val="00B659F4"/>
    <w:rsid w:val="00B7077A"/>
    <w:rsid w:val="00B73860"/>
    <w:rsid w:val="00B73C6D"/>
    <w:rsid w:val="00B77CDE"/>
    <w:rsid w:val="00B811E6"/>
    <w:rsid w:val="00B82CF2"/>
    <w:rsid w:val="00B914C3"/>
    <w:rsid w:val="00B94050"/>
    <w:rsid w:val="00B94CBA"/>
    <w:rsid w:val="00B95055"/>
    <w:rsid w:val="00BA11B4"/>
    <w:rsid w:val="00BA2BBB"/>
    <w:rsid w:val="00BA3951"/>
    <w:rsid w:val="00BA6467"/>
    <w:rsid w:val="00BB0850"/>
    <w:rsid w:val="00BB7169"/>
    <w:rsid w:val="00BB7D2B"/>
    <w:rsid w:val="00BF0606"/>
    <w:rsid w:val="00BF1906"/>
    <w:rsid w:val="00BF1912"/>
    <w:rsid w:val="00C00A34"/>
    <w:rsid w:val="00C039CC"/>
    <w:rsid w:val="00C0741D"/>
    <w:rsid w:val="00C07BDE"/>
    <w:rsid w:val="00C10ED2"/>
    <w:rsid w:val="00C16D26"/>
    <w:rsid w:val="00C2547C"/>
    <w:rsid w:val="00C329A1"/>
    <w:rsid w:val="00C36470"/>
    <w:rsid w:val="00C3669B"/>
    <w:rsid w:val="00C37208"/>
    <w:rsid w:val="00C37A18"/>
    <w:rsid w:val="00C44D05"/>
    <w:rsid w:val="00C5294A"/>
    <w:rsid w:val="00C6411B"/>
    <w:rsid w:val="00C65196"/>
    <w:rsid w:val="00C6669E"/>
    <w:rsid w:val="00C72CB2"/>
    <w:rsid w:val="00C7412A"/>
    <w:rsid w:val="00C91AB5"/>
    <w:rsid w:val="00C96747"/>
    <w:rsid w:val="00CA2952"/>
    <w:rsid w:val="00CA702A"/>
    <w:rsid w:val="00CB3F72"/>
    <w:rsid w:val="00CB6FCB"/>
    <w:rsid w:val="00CC27B0"/>
    <w:rsid w:val="00CD1007"/>
    <w:rsid w:val="00CD227A"/>
    <w:rsid w:val="00CD2FD7"/>
    <w:rsid w:val="00CD5050"/>
    <w:rsid w:val="00CD64B4"/>
    <w:rsid w:val="00CE1348"/>
    <w:rsid w:val="00CE3BB2"/>
    <w:rsid w:val="00CF56E0"/>
    <w:rsid w:val="00D01027"/>
    <w:rsid w:val="00D04C33"/>
    <w:rsid w:val="00D07261"/>
    <w:rsid w:val="00D146A2"/>
    <w:rsid w:val="00D2157E"/>
    <w:rsid w:val="00D25EE8"/>
    <w:rsid w:val="00D31E03"/>
    <w:rsid w:val="00D33F77"/>
    <w:rsid w:val="00D41F48"/>
    <w:rsid w:val="00D43E55"/>
    <w:rsid w:val="00D460EC"/>
    <w:rsid w:val="00D47563"/>
    <w:rsid w:val="00D54B4C"/>
    <w:rsid w:val="00D61C56"/>
    <w:rsid w:val="00D61E62"/>
    <w:rsid w:val="00D62139"/>
    <w:rsid w:val="00D64C1B"/>
    <w:rsid w:val="00D710FB"/>
    <w:rsid w:val="00D71409"/>
    <w:rsid w:val="00D72624"/>
    <w:rsid w:val="00D80EA1"/>
    <w:rsid w:val="00D81944"/>
    <w:rsid w:val="00DA24D3"/>
    <w:rsid w:val="00DB0DF1"/>
    <w:rsid w:val="00DB19EB"/>
    <w:rsid w:val="00DB4F81"/>
    <w:rsid w:val="00DC0FF2"/>
    <w:rsid w:val="00DD0106"/>
    <w:rsid w:val="00DE388E"/>
    <w:rsid w:val="00DE4245"/>
    <w:rsid w:val="00DF2202"/>
    <w:rsid w:val="00DF253F"/>
    <w:rsid w:val="00E01979"/>
    <w:rsid w:val="00E02B4C"/>
    <w:rsid w:val="00E04E57"/>
    <w:rsid w:val="00E115F5"/>
    <w:rsid w:val="00E14F5D"/>
    <w:rsid w:val="00E1558C"/>
    <w:rsid w:val="00E16471"/>
    <w:rsid w:val="00E21E3B"/>
    <w:rsid w:val="00E25556"/>
    <w:rsid w:val="00E25860"/>
    <w:rsid w:val="00E30174"/>
    <w:rsid w:val="00E30FCD"/>
    <w:rsid w:val="00E34120"/>
    <w:rsid w:val="00E408E0"/>
    <w:rsid w:val="00E40ADE"/>
    <w:rsid w:val="00E413C8"/>
    <w:rsid w:val="00E41481"/>
    <w:rsid w:val="00E41AD9"/>
    <w:rsid w:val="00E45CDD"/>
    <w:rsid w:val="00E51A71"/>
    <w:rsid w:val="00E558D6"/>
    <w:rsid w:val="00E645EB"/>
    <w:rsid w:val="00E73465"/>
    <w:rsid w:val="00E74207"/>
    <w:rsid w:val="00E83219"/>
    <w:rsid w:val="00E84302"/>
    <w:rsid w:val="00E901B3"/>
    <w:rsid w:val="00E924C3"/>
    <w:rsid w:val="00E95C40"/>
    <w:rsid w:val="00E95E22"/>
    <w:rsid w:val="00E97970"/>
    <w:rsid w:val="00EA2A55"/>
    <w:rsid w:val="00EA5626"/>
    <w:rsid w:val="00EB070C"/>
    <w:rsid w:val="00EB202B"/>
    <w:rsid w:val="00EB2D6B"/>
    <w:rsid w:val="00EB41C2"/>
    <w:rsid w:val="00EC0493"/>
    <w:rsid w:val="00EC53E3"/>
    <w:rsid w:val="00EC734F"/>
    <w:rsid w:val="00EE1F4F"/>
    <w:rsid w:val="00EE2CF5"/>
    <w:rsid w:val="00EE3BA2"/>
    <w:rsid w:val="00EF135C"/>
    <w:rsid w:val="00EF7D56"/>
    <w:rsid w:val="00F0464E"/>
    <w:rsid w:val="00F113E4"/>
    <w:rsid w:val="00F16722"/>
    <w:rsid w:val="00F25539"/>
    <w:rsid w:val="00F31B38"/>
    <w:rsid w:val="00F56D3D"/>
    <w:rsid w:val="00F57907"/>
    <w:rsid w:val="00F63419"/>
    <w:rsid w:val="00F64432"/>
    <w:rsid w:val="00F75590"/>
    <w:rsid w:val="00F76C1F"/>
    <w:rsid w:val="00F81258"/>
    <w:rsid w:val="00F82A16"/>
    <w:rsid w:val="00F840E7"/>
    <w:rsid w:val="00F84E08"/>
    <w:rsid w:val="00F9155D"/>
    <w:rsid w:val="00F92398"/>
    <w:rsid w:val="00F93E42"/>
    <w:rsid w:val="00F9472D"/>
    <w:rsid w:val="00F96566"/>
    <w:rsid w:val="00FA53C2"/>
    <w:rsid w:val="00FB09C8"/>
    <w:rsid w:val="00FC3BF3"/>
    <w:rsid w:val="00FC5272"/>
    <w:rsid w:val="00FC67C8"/>
    <w:rsid w:val="00FD17DB"/>
    <w:rsid w:val="00FD2B4A"/>
    <w:rsid w:val="00FE18B4"/>
    <w:rsid w:val="00FE4002"/>
    <w:rsid w:val="00FE5723"/>
    <w:rsid w:val="00FE65FC"/>
    <w:rsid w:val="00FF50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4DD249"/>
  <w15:chartTrackingRefBased/>
  <w15:docId w15:val="{66F7F223-353F-4842-A649-876BAD756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ACA"/>
    <w:rPr>
      <w:rFonts w:ascii="Times New Roman" w:hAnsi="Times New Roman"/>
      <w:sz w:val="24"/>
    </w:rPr>
  </w:style>
  <w:style w:type="paragraph" w:styleId="Heading1">
    <w:name w:val="heading 1"/>
    <w:basedOn w:val="Normal"/>
    <w:next w:val="Normal"/>
    <w:link w:val="Heading1Char"/>
    <w:uiPriority w:val="9"/>
    <w:qFormat/>
    <w:rsid w:val="00BB7D2B"/>
    <w:pPr>
      <w:keepNext/>
      <w:keepLines/>
      <w:spacing w:before="240" w:after="0"/>
      <w:outlineLvl w:val="0"/>
    </w:pPr>
    <w:rPr>
      <w:rFonts w:eastAsiaTheme="majorEastAsia" w:cstheme="majorBidi"/>
      <w:b/>
      <w:kern w:val="0"/>
      <w:sz w:val="32"/>
      <w:szCs w:val="32"/>
      <w14:ligatures w14:val="none"/>
    </w:rPr>
  </w:style>
  <w:style w:type="paragraph" w:styleId="Heading2">
    <w:name w:val="heading 2"/>
    <w:basedOn w:val="Normal"/>
    <w:next w:val="Normal"/>
    <w:link w:val="Heading2Char"/>
    <w:uiPriority w:val="9"/>
    <w:unhideWhenUsed/>
    <w:qFormat/>
    <w:rsid w:val="008952DE"/>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AB2B2B"/>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F0464E"/>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5B2D"/>
    <w:rPr>
      <w:color w:val="0563C1" w:themeColor="hyperlink"/>
      <w:u w:val="single"/>
    </w:rPr>
  </w:style>
  <w:style w:type="character" w:customStyle="1" w:styleId="UnresolvedMention1">
    <w:name w:val="Unresolved Mention1"/>
    <w:basedOn w:val="DefaultParagraphFont"/>
    <w:uiPriority w:val="99"/>
    <w:semiHidden/>
    <w:unhideWhenUsed/>
    <w:rsid w:val="00365B2D"/>
    <w:rPr>
      <w:color w:val="605E5C"/>
      <w:shd w:val="clear" w:color="auto" w:fill="E1DFDD"/>
    </w:rPr>
  </w:style>
  <w:style w:type="paragraph" w:styleId="ListParagraph">
    <w:name w:val="List Paragraph"/>
    <w:basedOn w:val="Normal"/>
    <w:uiPriority w:val="34"/>
    <w:qFormat/>
    <w:rsid w:val="00B20518"/>
    <w:pPr>
      <w:ind w:left="720"/>
      <w:contextualSpacing/>
    </w:pPr>
  </w:style>
  <w:style w:type="table" w:styleId="TableGrid">
    <w:name w:val="Table Grid"/>
    <w:basedOn w:val="TableNormal"/>
    <w:uiPriority w:val="39"/>
    <w:rsid w:val="00AA7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0A3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0A34"/>
    <w:rPr>
      <w:sz w:val="20"/>
      <w:szCs w:val="20"/>
    </w:rPr>
  </w:style>
  <w:style w:type="character" w:styleId="FootnoteReference">
    <w:name w:val="footnote reference"/>
    <w:basedOn w:val="DefaultParagraphFont"/>
    <w:uiPriority w:val="99"/>
    <w:semiHidden/>
    <w:unhideWhenUsed/>
    <w:rsid w:val="00C00A34"/>
    <w:rPr>
      <w:vertAlign w:val="superscript"/>
    </w:rPr>
  </w:style>
  <w:style w:type="character" w:customStyle="1" w:styleId="Heading1Char">
    <w:name w:val="Heading 1 Char"/>
    <w:basedOn w:val="DefaultParagraphFont"/>
    <w:link w:val="Heading1"/>
    <w:uiPriority w:val="9"/>
    <w:rsid w:val="00BB7D2B"/>
    <w:rPr>
      <w:rFonts w:ascii="Times New Roman" w:eastAsiaTheme="majorEastAsia" w:hAnsi="Times New Roman" w:cstheme="majorBidi"/>
      <w:b/>
      <w:kern w:val="0"/>
      <w:sz w:val="32"/>
      <w:szCs w:val="32"/>
      <w14:ligatures w14:val="none"/>
    </w:rPr>
  </w:style>
  <w:style w:type="paragraph" w:styleId="Bibliography">
    <w:name w:val="Bibliography"/>
    <w:basedOn w:val="Normal"/>
    <w:next w:val="Normal"/>
    <w:uiPriority w:val="37"/>
    <w:unhideWhenUsed/>
    <w:rsid w:val="00C00A34"/>
    <w:pPr>
      <w:spacing w:after="240" w:line="240" w:lineRule="auto"/>
      <w:ind w:left="720" w:hanging="720"/>
    </w:pPr>
  </w:style>
  <w:style w:type="paragraph" w:styleId="Header">
    <w:name w:val="header"/>
    <w:basedOn w:val="Normal"/>
    <w:link w:val="HeaderChar"/>
    <w:uiPriority w:val="99"/>
    <w:unhideWhenUsed/>
    <w:rsid w:val="009D2E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E92"/>
  </w:style>
  <w:style w:type="paragraph" w:styleId="Footer">
    <w:name w:val="footer"/>
    <w:basedOn w:val="Normal"/>
    <w:link w:val="FooterChar"/>
    <w:uiPriority w:val="99"/>
    <w:unhideWhenUsed/>
    <w:rsid w:val="009D2E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E92"/>
  </w:style>
  <w:style w:type="paragraph" w:styleId="Title">
    <w:name w:val="Title"/>
    <w:basedOn w:val="Normal"/>
    <w:next w:val="Normal"/>
    <w:link w:val="TitleChar"/>
    <w:uiPriority w:val="10"/>
    <w:qFormat/>
    <w:rsid w:val="009D2E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2E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12D4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12D47"/>
    <w:rPr>
      <w:rFonts w:eastAsiaTheme="minorEastAsia"/>
      <w:color w:val="5A5A5A" w:themeColor="text1" w:themeTint="A5"/>
      <w:spacing w:val="15"/>
    </w:rPr>
  </w:style>
  <w:style w:type="paragraph" w:styleId="TOCHeading">
    <w:name w:val="TOC Heading"/>
    <w:basedOn w:val="Heading1"/>
    <w:next w:val="Normal"/>
    <w:uiPriority w:val="39"/>
    <w:unhideWhenUsed/>
    <w:qFormat/>
    <w:rsid w:val="00712D47"/>
    <w:pPr>
      <w:outlineLvl w:val="9"/>
    </w:pPr>
  </w:style>
  <w:style w:type="paragraph" w:styleId="TOC1">
    <w:name w:val="toc 1"/>
    <w:basedOn w:val="Normal"/>
    <w:next w:val="Normal"/>
    <w:autoRedefine/>
    <w:uiPriority w:val="39"/>
    <w:unhideWhenUsed/>
    <w:rsid w:val="00CE1348"/>
    <w:pPr>
      <w:tabs>
        <w:tab w:val="right" w:leader="dot" w:pos="9016"/>
      </w:tabs>
      <w:spacing w:after="100" w:line="360" w:lineRule="auto"/>
      <w:jc w:val="both"/>
    </w:pPr>
  </w:style>
  <w:style w:type="character" w:customStyle="1" w:styleId="Heading2Char">
    <w:name w:val="Heading 2 Char"/>
    <w:basedOn w:val="DefaultParagraphFont"/>
    <w:link w:val="Heading2"/>
    <w:uiPriority w:val="9"/>
    <w:rsid w:val="008952DE"/>
    <w:rPr>
      <w:rFonts w:ascii="Times New Roman" w:eastAsiaTheme="majorEastAsia" w:hAnsi="Times New Roman" w:cstheme="majorBidi"/>
      <w:b/>
      <w:color w:val="000000" w:themeColor="text1"/>
      <w:sz w:val="28"/>
      <w:szCs w:val="26"/>
    </w:rPr>
  </w:style>
  <w:style w:type="paragraph" w:styleId="TOC2">
    <w:name w:val="toc 2"/>
    <w:basedOn w:val="Normal"/>
    <w:next w:val="Normal"/>
    <w:autoRedefine/>
    <w:uiPriority w:val="39"/>
    <w:unhideWhenUsed/>
    <w:rsid w:val="00597B54"/>
    <w:pPr>
      <w:tabs>
        <w:tab w:val="left" w:pos="880"/>
        <w:tab w:val="right" w:leader="dot" w:pos="9016"/>
      </w:tabs>
      <w:spacing w:after="100" w:line="360" w:lineRule="auto"/>
      <w:ind w:left="220"/>
      <w:jc w:val="both"/>
    </w:pPr>
  </w:style>
  <w:style w:type="character" w:customStyle="1" w:styleId="Heading3Char">
    <w:name w:val="Heading 3 Char"/>
    <w:basedOn w:val="DefaultParagraphFont"/>
    <w:link w:val="Heading3"/>
    <w:uiPriority w:val="9"/>
    <w:rsid w:val="00AB2B2B"/>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AD06E8"/>
    <w:pPr>
      <w:tabs>
        <w:tab w:val="left" w:pos="1320"/>
        <w:tab w:val="right" w:leader="dot" w:pos="9016"/>
      </w:tabs>
      <w:spacing w:after="100" w:line="360" w:lineRule="auto"/>
      <w:ind w:left="440"/>
    </w:pPr>
  </w:style>
  <w:style w:type="paragraph" w:styleId="Caption">
    <w:name w:val="caption"/>
    <w:basedOn w:val="Normal"/>
    <w:next w:val="Normal"/>
    <w:uiPriority w:val="35"/>
    <w:unhideWhenUsed/>
    <w:qFormat/>
    <w:rsid w:val="004B15D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B15DA"/>
    <w:pPr>
      <w:spacing w:after="0"/>
    </w:pPr>
  </w:style>
  <w:style w:type="character" w:customStyle="1" w:styleId="Heading4Char">
    <w:name w:val="Heading 4 Char"/>
    <w:basedOn w:val="DefaultParagraphFont"/>
    <w:link w:val="Heading4"/>
    <w:uiPriority w:val="9"/>
    <w:rsid w:val="00F0464E"/>
    <w:rPr>
      <w:rFonts w:ascii="Times New Roman" w:eastAsiaTheme="majorEastAsia" w:hAnsi="Times New Roman" w:cstheme="majorBidi"/>
      <w:b/>
      <w:iCs/>
      <w:sz w:val="24"/>
    </w:rPr>
  </w:style>
  <w:style w:type="table" w:customStyle="1" w:styleId="TableGrid1">
    <w:name w:val="Table Grid1"/>
    <w:basedOn w:val="TableNormal"/>
    <w:next w:val="TableGrid"/>
    <w:uiPriority w:val="39"/>
    <w:rsid w:val="00B40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B40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40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40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B40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B404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F31B38"/>
    <w:pPr>
      <w:spacing w:after="100"/>
      <w:ind w:left="660"/>
    </w:pPr>
    <w:rPr>
      <w:rFonts w:asciiTheme="minorHAnsi" w:eastAsiaTheme="minorEastAsia" w:hAnsiTheme="minorHAnsi"/>
      <w:kern w:val="0"/>
      <w:sz w:val="22"/>
      <w14:ligatures w14:val="none"/>
    </w:rPr>
  </w:style>
  <w:style w:type="paragraph" w:styleId="TOC5">
    <w:name w:val="toc 5"/>
    <w:basedOn w:val="Normal"/>
    <w:next w:val="Normal"/>
    <w:autoRedefine/>
    <w:uiPriority w:val="39"/>
    <w:unhideWhenUsed/>
    <w:rsid w:val="00F31B38"/>
    <w:pPr>
      <w:spacing w:after="100"/>
      <w:ind w:left="880"/>
    </w:pPr>
    <w:rPr>
      <w:rFonts w:asciiTheme="minorHAnsi" w:eastAsiaTheme="minorEastAsia" w:hAnsiTheme="minorHAnsi"/>
      <w:kern w:val="0"/>
      <w:sz w:val="22"/>
      <w14:ligatures w14:val="none"/>
    </w:rPr>
  </w:style>
  <w:style w:type="paragraph" w:styleId="TOC6">
    <w:name w:val="toc 6"/>
    <w:basedOn w:val="Normal"/>
    <w:next w:val="Normal"/>
    <w:autoRedefine/>
    <w:uiPriority w:val="39"/>
    <w:unhideWhenUsed/>
    <w:rsid w:val="00F31B38"/>
    <w:pPr>
      <w:spacing w:after="100"/>
      <w:ind w:left="1100"/>
    </w:pPr>
    <w:rPr>
      <w:rFonts w:asciiTheme="minorHAnsi" w:eastAsiaTheme="minorEastAsia" w:hAnsiTheme="minorHAnsi"/>
      <w:kern w:val="0"/>
      <w:sz w:val="22"/>
      <w14:ligatures w14:val="none"/>
    </w:rPr>
  </w:style>
  <w:style w:type="paragraph" w:styleId="TOC7">
    <w:name w:val="toc 7"/>
    <w:basedOn w:val="Normal"/>
    <w:next w:val="Normal"/>
    <w:autoRedefine/>
    <w:uiPriority w:val="39"/>
    <w:unhideWhenUsed/>
    <w:rsid w:val="00F31B38"/>
    <w:pPr>
      <w:spacing w:after="100"/>
      <w:ind w:left="1320"/>
    </w:pPr>
    <w:rPr>
      <w:rFonts w:asciiTheme="minorHAnsi" w:eastAsiaTheme="minorEastAsia" w:hAnsiTheme="minorHAnsi"/>
      <w:kern w:val="0"/>
      <w:sz w:val="22"/>
      <w14:ligatures w14:val="none"/>
    </w:rPr>
  </w:style>
  <w:style w:type="paragraph" w:styleId="TOC8">
    <w:name w:val="toc 8"/>
    <w:basedOn w:val="Normal"/>
    <w:next w:val="Normal"/>
    <w:autoRedefine/>
    <w:uiPriority w:val="39"/>
    <w:unhideWhenUsed/>
    <w:rsid w:val="00F31B38"/>
    <w:pPr>
      <w:spacing w:after="100"/>
      <w:ind w:left="1540"/>
    </w:pPr>
    <w:rPr>
      <w:rFonts w:asciiTheme="minorHAnsi" w:eastAsiaTheme="minorEastAsia" w:hAnsiTheme="minorHAnsi"/>
      <w:kern w:val="0"/>
      <w:sz w:val="22"/>
      <w14:ligatures w14:val="none"/>
    </w:rPr>
  </w:style>
  <w:style w:type="paragraph" w:styleId="TOC9">
    <w:name w:val="toc 9"/>
    <w:basedOn w:val="Normal"/>
    <w:next w:val="Normal"/>
    <w:autoRedefine/>
    <w:uiPriority w:val="39"/>
    <w:unhideWhenUsed/>
    <w:rsid w:val="00F31B38"/>
    <w:pPr>
      <w:spacing w:after="100"/>
      <w:ind w:left="1760"/>
    </w:pPr>
    <w:rPr>
      <w:rFonts w:asciiTheme="minorHAnsi" w:eastAsiaTheme="minorEastAsia" w:hAnsiTheme="minorHAnsi"/>
      <w:kern w:val="0"/>
      <w:sz w:val="22"/>
      <w14:ligatures w14:val="none"/>
    </w:rPr>
  </w:style>
  <w:style w:type="paragraph" w:styleId="NormalWeb">
    <w:name w:val="Normal (Web)"/>
    <w:basedOn w:val="Normal"/>
    <w:uiPriority w:val="99"/>
    <w:semiHidden/>
    <w:unhideWhenUsed/>
    <w:rsid w:val="00B27706"/>
    <w:pPr>
      <w:spacing w:before="100" w:beforeAutospacing="1" w:after="100" w:afterAutospacing="1" w:line="240" w:lineRule="auto"/>
    </w:pPr>
    <w:rPr>
      <w:rFonts w:eastAsia="Times New Roman" w:cs="Times New Roman"/>
      <w:kern w:val="0"/>
      <w:szCs w:val="24"/>
      <w14:ligatures w14:val="none"/>
    </w:rPr>
  </w:style>
  <w:style w:type="character" w:styleId="FollowedHyperlink">
    <w:name w:val="FollowedHyperlink"/>
    <w:basedOn w:val="DefaultParagraphFont"/>
    <w:uiPriority w:val="99"/>
    <w:semiHidden/>
    <w:unhideWhenUsed/>
    <w:rsid w:val="009D281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869668">
      <w:bodyDiv w:val="1"/>
      <w:marLeft w:val="0"/>
      <w:marRight w:val="0"/>
      <w:marTop w:val="0"/>
      <w:marBottom w:val="0"/>
      <w:divBdr>
        <w:top w:val="none" w:sz="0" w:space="0" w:color="auto"/>
        <w:left w:val="none" w:sz="0" w:space="0" w:color="auto"/>
        <w:bottom w:val="none" w:sz="0" w:space="0" w:color="auto"/>
        <w:right w:val="none" w:sz="0" w:space="0" w:color="auto"/>
      </w:divBdr>
    </w:div>
    <w:div w:id="255288003">
      <w:bodyDiv w:val="1"/>
      <w:marLeft w:val="0"/>
      <w:marRight w:val="0"/>
      <w:marTop w:val="0"/>
      <w:marBottom w:val="0"/>
      <w:divBdr>
        <w:top w:val="none" w:sz="0" w:space="0" w:color="auto"/>
        <w:left w:val="none" w:sz="0" w:space="0" w:color="auto"/>
        <w:bottom w:val="none" w:sz="0" w:space="0" w:color="auto"/>
        <w:right w:val="none" w:sz="0" w:space="0" w:color="auto"/>
      </w:divBdr>
    </w:div>
    <w:div w:id="469320883">
      <w:bodyDiv w:val="1"/>
      <w:marLeft w:val="0"/>
      <w:marRight w:val="0"/>
      <w:marTop w:val="0"/>
      <w:marBottom w:val="0"/>
      <w:divBdr>
        <w:top w:val="none" w:sz="0" w:space="0" w:color="auto"/>
        <w:left w:val="none" w:sz="0" w:space="0" w:color="auto"/>
        <w:bottom w:val="none" w:sz="0" w:space="0" w:color="auto"/>
        <w:right w:val="none" w:sz="0" w:space="0" w:color="auto"/>
      </w:divBdr>
    </w:div>
    <w:div w:id="742332385">
      <w:bodyDiv w:val="1"/>
      <w:marLeft w:val="0"/>
      <w:marRight w:val="0"/>
      <w:marTop w:val="0"/>
      <w:marBottom w:val="0"/>
      <w:divBdr>
        <w:top w:val="none" w:sz="0" w:space="0" w:color="auto"/>
        <w:left w:val="none" w:sz="0" w:space="0" w:color="auto"/>
        <w:bottom w:val="none" w:sz="0" w:space="0" w:color="auto"/>
        <w:right w:val="none" w:sz="0" w:space="0" w:color="auto"/>
      </w:divBdr>
    </w:div>
    <w:div w:id="851332470">
      <w:bodyDiv w:val="1"/>
      <w:marLeft w:val="0"/>
      <w:marRight w:val="0"/>
      <w:marTop w:val="0"/>
      <w:marBottom w:val="0"/>
      <w:divBdr>
        <w:top w:val="none" w:sz="0" w:space="0" w:color="auto"/>
        <w:left w:val="none" w:sz="0" w:space="0" w:color="auto"/>
        <w:bottom w:val="none" w:sz="0" w:space="0" w:color="auto"/>
        <w:right w:val="none" w:sz="0" w:space="0" w:color="auto"/>
      </w:divBdr>
    </w:div>
    <w:div w:id="874076693">
      <w:bodyDiv w:val="1"/>
      <w:marLeft w:val="0"/>
      <w:marRight w:val="0"/>
      <w:marTop w:val="0"/>
      <w:marBottom w:val="0"/>
      <w:divBdr>
        <w:top w:val="none" w:sz="0" w:space="0" w:color="auto"/>
        <w:left w:val="none" w:sz="0" w:space="0" w:color="auto"/>
        <w:bottom w:val="none" w:sz="0" w:space="0" w:color="auto"/>
        <w:right w:val="none" w:sz="0" w:space="0" w:color="auto"/>
      </w:divBdr>
    </w:div>
    <w:div w:id="1093354112">
      <w:bodyDiv w:val="1"/>
      <w:marLeft w:val="0"/>
      <w:marRight w:val="0"/>
      <w:marTop w:val="0"/>
      <w:marBottom w:val="0"/>
      <w:divBdr>
        <w:top w:val="none" w:sz="0" w:space="0" w:color="auto"/>
        <w:left w:val="none" w:sz="0" w:space="0" w:color="auto"/>
        <w:bottom w:val="none" w:sz="0" w:space="0" w:color="auto"/>
        <w:right w:val="none" w:sz="0" w:space="0" w:color="auto"/>
      </w:divBdr>
    </w:div>
    <w:div w:id="1115095995">
      <w:bodyDiv w:val="1"/>
      <w:marLeft w:val="0"/>
      <w:marRight w:val="0"/>
      <w:marTop w:val="0"/>
      <w:marBottom w:val="0"/>
      <w:divBdr>
        <w:top w:val="none" w:sz="0" w:space="0" w:color="auto"/>
        <w:left w:val="none" w:sz="0" w:space="0" w:color="auto"/>
        <w:bottom w:val="none" w:sz="0" w:space="0" w:color="auto"/>
        <w:right w:val="none" w:sz="0" w:space="0" w:color="auto"/>
      </w:divBdr>
    </w:div>
    <w:div w:id="1118836781">
      <w:bodyDiv w:val="1"/>
      <w:marLeft w:val="0"/>
      <w:marRight w:val="0"/>
      <w:marTop w:val="0"/>
      <w:marBottom w:val="0"/>
      <w:divBdr>
        <w:top w:val="none" w:sz="0" w:space="0" w:color="auto"/>
        <w:left w:val="none" w:sz="0" w:space="0" w:color="auto"/>
        <w:bottom w:val="none" w:sz="0" w:space="0" w:color="auto"/>
        <w:right w:val="none" w:sz="0" w:space="0" w:color="auto"/>
      </w:divBdr>
    </w:div>
    <w:div w:id="1201699333">
      <w:bodyDiv w:val="1"/>
      <w:marLeft w:val="0"/>
      <w:marRight w:val="0"/>
      <w:marTop w:val="0"/>
      <w:marBottom w:val="0"/>
      <w:divBdr>
        <w:top w:val="none" w:sz="0" w:space="0" w:color="auto"/>
        <w:left w:val="none" w:sz="0" w:space="0" w:color="auto"/>
        <w:bottom w:val="none" w:sz="0" w:space="0" w:color="auto"/>
        <w:right w:val="none" w:sz="0" w:space="0" w:color="auto"/>
      </w:divBdr>
    </w:div>
    <w:div w:id="1453862738">
      <w:bodyDiv w:val="1"/>
      <w:marLeft w:val="0"/>
      <w:marRight w:val="0"/>
      <w:marTop w:val="0"/>
      <w:marBottom w:val="0"/>
      <w:divBdr>
        <w:top w:val="none" w:sz="0" w:space="0" w:color="auto"/>
        <w:left w:val="none" w:sz="0" w:space="0" w:color="auto"/>
        <w:bottom w:val="none" w:sz="0" w:space="0" w:color="auto"/>
        <w:right w:val="none" w:sz="0" w:space="0" w:color="auto"/>
      </w:divBdr>
      <w:divsChild>
        <w:div w:id="76829537">
          <w:marLeft w:val="-108"/>
          <w:marRight w:val="0"/>
          <w:marTop w:val="0"/>
          <w:marBottom w:val="0"/>
          <w:divBdr>
            <w:top w:val="none" w:sz="0" w:space="0" w:color="auto"/>
            <w:left w:val="none" w:sz="0" w:space="0" w:color="auto"/>
            <w:bottom w:val="none" w:sz="0" w:space="0" w:color="auto"/>
            <w:right w:val="none" w:sz="0" w:space="0" w:color="auto"/>
          </w:divBdr>
        </w:div>
        <w:div w:id="657726655">
          <w:marLeft w:val="-108"/>
          <w:marRight w:val="0"/>
          <w:marTop w:val="0"/>
          <w:marBottom w:val="0"/>
          <w:divBdr>
            <w:top w:val="none" w:sz="0" w:space="0" w:color="auto"/>
            <w:left w:val="none" w:sz="0" w:space="0" w:color="auto"/>
            <w:bottom w:val="none" w:sz="0" w:space="0" w:color="auto"/>
            <w:right w:val="none" w:sz="0" w:space="0" w:color="auto"/>
          </w:divBdr>
        </w:div>
        <w:div w:id="106395553">
          <w:marLeft w:val="-108"/>
          <w:marRight w:val="0"/>
          <w:marTop w:val="0"/>
          <w:marBottom w:val="0"/>
          <w:divBdr>
            <w:top w:val="none" w:sz="0" w:space="0" w:color="auto"/>
            <w:left w:val="none" w:sz="0" w:space="0" w:color="auto"/>
            <w:bottom w:val="none" w:sz="0" w:space="0" w:color="auto"/>
            <w:right w:val="none" w:sz="0" w:space="0" w:color="auto"/>
          </w:divBdr>
        </w:div>
        <w:div w:id="1677877444">
          <w:marLeft w:val="-108"/>
          <w:marRight w:val="0"/>
          <w:marTop w:val="0"/>
          <w:marBottom w:val="0"/>
          <w:divBdr>
            <w:top w:val="none" w:sz="0" w:space="0" w:color="auto"/>
            <w:left w:val="none" w:sz="0" w:space="0" w:color="auto"/>
            <w:bottom w:val="none" w:sz="0" w:space="0" w:color="auto"/>
            <w:right w:val="none" w:sz="0" w:space="0" w:color="auto"/>
          </w:divBdr>
        </w:div>
      </w:divsChild>
    </w:div>
    <w:div w:id="1490056492">
      <w:bodyDiv w:val="1"/>
      <w:marLeft w:val="0"/>
      <w:marRight w:val="0"/>
      <w:marTop w:val="0"/>
      <w:marBottom w:val="0"/>
      <w:divBdr>
        <w:top w:val="none" w:sz="0" w:space="0" w:color="auto"/>
        <w:left w:val="none" w:sz="0" w:space="0" w:color="auto"/>
        <w:bottom w:val="none" w:sz="0" w:space="0" w:color="auto"/>
        <w:right w:val="none" w:sz="0" w:space="0" w:color="auto"/>
      </w:divBdr>
      <w:divsChild>
        <w:div w:id="1177964352">
          <w:marLeft w:val="-108"/>
          <w:marRight w:val="0"/>
          <w:marTop w:val="0"/>
          <w:marBottom w:val="0"/>
          <w:divBdr>
            <w:top w:val="none" w:sz="0" w:space="0" w:color="auto"/>
            <w:left w:val="none" w:sz="0" w:space="0" w:color="auto"/>
            <w:bottom w:val="none" w:sz="0" w:space="0" w:color="auto"/>
            <w:right w:val="none" w:sz="0" w:space="0" w:color="auto"/>
          </w:divBdr>
        </w:div>
        <w:div w:id="1877810707">
          <w:marLeft w:val="-108"/>
          <w:marRight w:val="0"/>
          <w:marTop w:val="0"/>
          <w:marBottom w:val="0"/>
          <w:divBdr>
            <w:top w:val="none" w:sz="0" w:space="0" w:color="auto"/>
            <w:left w:val="none" w:sz="0" w:space="0" w:color="auto"/>
            <w:bottom w:val="none" w:sz="0" w:space="0" w:color="auto"/>
            <w:right w:val="none" w:sz="0" w:space="0" w:color="auto"/>
          </w:divBdr>
        </w:div>
        <w:div w:id="1709179229">
          <w:marLeft w:val="-108"/>
          <w:marRight w:val="0"/>
          <w:marTop w:val="0"/>
          <w:marBottom w:val="0"/>
          <w:divBdr>
            <w:top w:val="none" w:sz="0" w:space="0" w:color="auto"/>
            <w:left w:val="none" w:sz="0" w:space="0" w:color="auto"/>
            <w:bottom w:val="none" w:sz="0" w:space="0" w:color="auto"/>
            <w:right w:val="none" w:sz="0" w:space="0" w:color="auto"/>
          </w:divBdr>
        </w:div>
        <w:div w:id="2139058466">
          <w:marLeft w:val="-108"/>
          <w:marRight w:val="0"/>
          <w:marTop w:val="0"/>
          <w:marBottom w:val="0"/>
          <w:divBdr>
            <w:top w:val="none" w:sz="0" w:space="0" w:color="auto"/>
            <w:left w:val="none" w:sz="0" w:space="0" w:color="auto"/>
            <w:bottom w:val="none" w:sz="0" w:space="0" w:color="auto"/>
            <w:right w:val="none" w:sz="0" w:space="0" w:color="auto"/>
          </w:divBdr>
        </w:div>
      </w:divsChild>
    </w:div>
    <w:div w:id="2067682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W1809953 | 2020019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Mag23</b:Tag>
    <b:SourceType>JournalArticle</b:SourceType>
    <b:Guid>{AFE9A278-B1AE-47A5-B208-4E833B798279}</b:Guid>
    <b:Title>Predicting Career Path using ML</b:Title>
    <b:JournalName>International Journal for Research in Applied Science &amp; Engineering Technology</b:JournalName>
    <b:Year>2023</b:Year>
    <b:Pages>5088-5092</b:Pages>
    <b:Author>
      <b:Author>
        <b:NameList>
          <b:Person>
            <b:Last>Magar</b:Last>
            <b:First>Sujith</b:First>
          </b:Person>
          <b:Person>
            <b:Last>al.</b:Last>
            <b:First>et</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6470FF-4BB0-4518-95A1-9122C7446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2</TotalTime>
  <Pages>11</Pages>
  <Words>3086</Words>
  <Characters>1759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1809953 | 20200199</dc:creator>
  <cp:keywords/>
  <dc:description/>
  <cp:lastModifiedBy>Lenovo</cp:lastModifiedBy>
  <cp:revision>10</cp:revision>
  <cp:lastPrinted>2024-02-08T06:51:00Z</cp:lastPrinted>
  <dcterms:created xsi:type="dcterms:W3CDTF">2024-02-12T17:15:00Z</dcterms:created>
  <dcterms:modified xsi:type="dcterms:W3CDTF">2024-02-26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56ac557-f879-4314-a0dd-31320f1fd83e_Enabled">
    <vt:lpwstr>true</vt:lpwstr>
  </property>
  <property fmtid="{D5CDD505-2E9C-101B-9397-08002B2CF9AE}" pid="3" name="MSIP_Label_956ac557-f879-4314-a0dd-31320f1fd83e_SetDate">
    <vt:lpwstr>2023-08-30T16:52:44Z</vt:lpwstr>
  </property>
  <property fmtid="{D5CDD505-2E9C-101B-9397-08002B2CF9AE}" pid="4" name="MSIP_Label_956ac557-f879-4314-a0dd-31320f1fd83e_Method">
    <vt:lpwstr>Standard</vt:lpwstr>
  </property>
  <property fmtid="{D5CDD505-2E9C-101B-9397-08002B2CF9AE}" pid="5" name="MSIP_Label_956ac557-f879-4314-a0dd-31320f1fd83e_Name">
    <vt:lpwstr>956ac557-f879-4314-a0dd-31320f1fd83e</vt:lpwstr>
  </property>
  <property fmtid="{D5CDD505-2E9C-101B-9397-08002B2CF9AE}" pid="6" name="MSIP_Label_956ac557-f879-4314-a0dd-31320f1fd83e_SiteId">
    <vt:lpwstr>97424943-93ed-421f-81ce-f245fd53a717</vt:lpwstr>
  </property>
  <property fmtid="{D5CDD505-2E9C-101B-9397-08002B2CF9AE}" pid="7" name="MSIP_Label_956ac557-f879-4314-a0dd-31320f1fd83e_ActionId">
    <vt:lpwstr>8a8c5448-c289-4529-9e51-1f2117075155</vt:lpwstr>
  </property>
  <property fmtid="{D5CDD505-2E9C-101B-9397-08002B2CF9AE}" pid="8" name="MSIP_Label_956ac557-f879-4314-a0dd-31320f1fd83e_ContentBits">
    <vt:lpwstr>0</vt:lpwstr>
  </property>
  <property fmtid="{D5CDD505-2E9C-101B-9397-08002B2CF9AE}" pid="9" name="ZOTERO_PREF_1">
    <vt:lpwstr>&lt;data data-version="3" zotero-version="6.0.30"&gt;&lt;session id="e0lX9JpY"/&gt;&lt;style id="http://www.zotero.org/styles/harvard-university-of-westminster"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